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77777777" w:rsidR="001343A0" w:rsidRPr="00491E4D" w:rsidRDefault="001343A0"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w:t>
      </w:r>
      <w:r w:rsidRPr="00491E4D">
        <w:rPr>
          <w:rFonts w:ascii="AdvTT5843c571" w:hAnsi="AdvTT5843c571"/>
          <w:sz w:val="18"/>
          <w:szCs w:val="18"/>
          <w:lang w:val="en-US"/>
        </w:rPr>
        <w:lastRenderedPageBreak/>
        <w:t xml:space="preserve">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74DE43D1" w14:textId="55F30694" w:rsidR="001343A0" w:rsidRPr="000A7BEC" w:rsidRDefault="001343A0" w:rsidP="001343A0">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6750365A" w14:textId="77777777" w:rsidR="00140872" w:rsidRPr="00491E4D" w:rsidRDefault="00140872" w:rsidP="001343A0">
      <w:pPr>
        <w:rPr>
          <w:rFonts w:ascii="Helvetica" w:hAnsi="Helvetica"/>
          <w:b/>
          <w:bCs/>
          <w:u w:val="single"/>
          <w:lang w:val="en-US"/>
        </w:rPr>
      </w:pPr>
    </w:p>
    <w:p w14:paraId="0DDC9799" w14:textId="77777777" w:rsidR="001343A0" w:rsidRPr="00491E4D" w:rsidRDefault="001343A0"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Her passion inspired me pursue goals that I did not think I could achieve. I would like to thank all the remaining Team Shrub </w:t>
      </w:r>
      <w:r>
        <w:rPr>
          <w:rFonts w:ascii="Helvetica" w:hAnsi="Helvetica"/>
          <w:sz w:val="28"/>
          <w:szCs w:val="28"/>
          <w:lang w:val="en-US"/>
        </w:rPr>
        <w:lastRenderedPageBreak/>
        <w:t>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 address new questions.</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0"/>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0"/>
      <w:r>
        <w:rPr>
          <w:rStyle w:val="CommentReference"/>
          <w:rFonts w:ascii="Arial" w:eastAsia="Arial" w:hAnsi="Arial" w:cs="Arial"/>
          <w:lang w:val="en"/>
        </w:rPr>
        <w:commentReference w:id="0"/>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65D93AD2" w14:textId="77777777" w:rsidR="00DE3CE9" w:rsidRDefault="00DE3CE9" w:rsidP="00DE3CE9">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Pr="00812D88">
        <w:rPr>
          <w:rFonts w:ascii="Helvetica" w:hAnsi="Helvetica"/>
          <w:lang w:val="de-DE"/>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w:instrText>
      </w:r>
      <w:r w:rsidRPr="00AB6BF7">
        <w:rPr>
          <w:rFonts w:ascii="Helvetica" w:hAnsi="Helvetica"/>
          <w:lang w:val="en-GB"/>
        </w:rPr>
        <w:instrText xml:space="preserve">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Quantifying spectral biodiversity relationships on plot levels provides foundational information to facilitate using spectral data to predict biodiversity.   </w:t>
      </w:r>
    </w:p>
    <w:p w14:paraId="59B28745" w14:textId="77777777" w:rsidR="00DE3CE9" w:rsidRDefault="00DE3CE9" w:rsidP="00DE3CE9">
      <w:pPr>
        <w:pStyle w:val="NormalWeb"/>
        <w:jc w:val="both"/>
        <w:rPr>
          <w:rFonts w:ascii="Helvetica" w:hAnsi="Helvetica"/>
          <w:lang w:val="en-GB"/>
        </w:rPr>
      </w:pP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12E4E758" w14:textId="77777777" w:rsidR="00DE3CE9" w:rsidRDefault="00DE3CE9" w:rsidP="00DE3CE9">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728BE4B2" w14:textId="77777777" w:rsidR="00DE3CE9" w:rsidRPr="001F2F28" w:rsidRDefault="00DE3CE9" w:rsidP="00DE3CE9">
      <w:pPr>
        <w:rPr>
          <w:rFonts w:ascii="Helvetica" w:hAnsi="Helvetica"/>
          <w:lang w:val="en-GB"/>
        </w:rPr>
      </w:pPr>
    </w:p>
    <w:p w14:paraId="7BD176AC" w14:textId="77777777" w:rsidR="00DE3CE9" w:rsidRDefault="00DE3CE9" w:rsidP="00DE3CE9">
      <w:pPr>
        <w:pStyle w:val="NormalWeb"/>
        <w:jc w:val="both"/>
        <w:rPr>
          <w:rFonts w:ascii="Helvetica" w:hAnsi="Helvetica"/>
          <w:lang w:val="en-GB"/>
        </w:rPr>
      </w:pPr>
      <w:commentRangeStart w:id="3"/>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ee et al., 2015)</w:t>
      </w:r>
      <w:r>
        <w:rPr>
          <w:rFonts w:ascii="Helvetica" w:hAnsi="Helvetica"/>
          <w:lang w:val="en-GB"/>
        </w:rPr>
        <w:fldChar w:fldCharType="end"/>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 xml:space="preserve">(Gholizadeh et al., 2018; Wang, et al., </w:t>
      </w:r>
      <w:r>
        <w:rPr>
          <w:rFonts w:ascii="Helvetica" w:hAnsi="Helvetica"/>
          <w:noProof/>
          <w:lang w:val="en-GB"/>
        </w:rPr>
        <w:lastRenderedPageBreak/>
        <w:t>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DC2A7FC" w14:textId="77777777" w:rsidR="00DE3CE9" w:rsidRPr="00C35382" w:rsidRDefault="00DE3CE9" w:rsidP="00DE3CE9">
      <w:pPr>
        <w:pStyle w:val="NormalWeb"/>
        <w:jc w:val="both"/>
        <w:rPr>
          <w:rFonts w:ascii="Helvetica" w:hAnsi="Helvetica"/>
          <w:lang w:val="en-GB"/>
        </w:rPr>
      </w:pPr>
    </w:p>
    <w:p w14:paraId="1FB33FFF" w14:textId="77777777" w:rsidR="00DE3CE9" w:rsidRPr="00C35382" w:rsidRDefault="00DE3CE9" w:rsidP="00DE3CE9">
      <w:pPr>
        <w:rPr>
          <w:rFonts w:ascii="Helvetica" w:hAnsi="Helvetica" w:cstheme="minorHAnsi"/>
          <w:strike/>
          <w:lang w:val="en-GB"/>
        </w:rPr>
      </w:pPr>
    </w:p>
    <w:p w14:paraId="3AAADE1F" w14:textId="77777777" w:rsidR="00DE3CE9" w:rsidRPr="00D46A2C" w:rsidRDefault="00DE3CE9" w:rsidP="00DE3CE9">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81825DA" w14:textId="77777777" w:rsidR="00DE3CE9" w:rsidRPr="00AB6BF7" w:rsidRDefault="00DE3CE9" w:rsidP="00DE3CE9">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6170E6D2" w14:textId="77777777" w:rsidR="00DE3CE9" w:rsidRPr="00AB6BF7" w:rsidRDefault="00DE3CE9" w:rsidP="00DE3CE9">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43540332" w14:textId="77777777" w:rsidR="00DE3CE9" w:rsidRPr="00AB6BF7" w:rsidRDefault="00DE3CE9" w:rsidP="00DE3CE9">
      <w:pPr>
        <w:spacing w:before="100" w:beforeAutospacing="1" w:after="100" w:afterAutospacing="1"/>
        <w:rPr>
          <w:rFonts w:ascii="Times New Roman" w:eastAsia="Times New Roman" w:hAnsi="Times New Roman" w:cs="Times New Roman"/>
          <w:lang w:val="en-US" w:eastAsia="en-GB"/>
        </w:rPr>
      </w:pPr>
    </w:p>
    <w:p w14:paraId="090B6724" w14:textId="77777777" w:rsidR="00DE3CE9" w:rsidRPr="000951FD" w:rsidRDefault="00DE3CE9" w:rsidP="00DE3CE9">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w:t>
      </w:r>
      <w:r w:rsidRPr="00AB6BF7">
        <w:rPr>
          <w:rFonts w:ascii="URWPalladioL" w:eastAsia="Times New Roman" w:hAnsi="URWPalladioL" w:cs="Times New Roman"/>
          <w:lang w:val="en-US" w:eastAsia="en-GB"/>
        </w:rPr>
        <w:lastRenderedPageBreak/>
        <w:t>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
      <w:r>
        <w:rPr>
          <w:rStyle w:val="CommentReference"/>
          <w:rFonts w:ascii="Arial" w:eastAsia="Arial" w:hAnsi="Arial" w:cs="Arial"/>
          <w:lang w:val="en" w:eastAsia="en-GB"/>
        </w:rPr>
        <w:commentReference w:id="3"/>
      </w:r>
    </w:p>
    <w:p w14:paraId="1580789E" w14:textId="77777777" w:rsidR="00DE3CE9" w:rsidRDefault="00DE3CE9" w:rsidP="00DE3CE9">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7CA00323" w14:textId="77777777" w:rsidR="00DE3CE9" w:rsidRPr="00491E4D" w:rsidRDefault="00DE3CE9" w:rsidP="00DE3CE9">
      <w:pPr>
        <w:pStyle w:val="NormalWeb"/>
        <w:rPr>
          <w:rFonts w:ascii="Helvetica" w:hAnsi="Helvetica"/>
          <w:lang w:val="en-US" w:eastAsia="en-US"/>
        </w:rPr>
      </w:pP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lastRenderedPageBreak/>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4"/>
      <w:r w:rsidRPr="00491E4D">
        <w:rPr>
          <w:rFonts w:ascii="Helvetica" w:hAnsi="Helvetica"/>
          <w:lang w:val="en-US"/>
        </w:rPr>
        <w:t>predicted results</w:t>
      </w:r>
      <w:commentRangeEnd w:id="4"/>
      <w:r>
        <w:rPr>
          <w:rStyle w:val="CommentReference"/>
          <w:rFonts w:ascii="Arial" w:eastAsia="Arial" w:hAnsi="Arial" w:cs="Arial"/>
          <w:lang w:val="en" w:eastAsia="en-GB"/>
        </w:rPr>
        <w:commentReference w:id="4"/>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w:t>
      </w:r>
      <w:proofErr w:type="spellStart"/>
      <w:r w:rsidRPr="007C4060">
        <w:rPr>
          <w:rFonts w:ascii="Helvetica" w:hAnsi="Helvetica" w:cs="Times New Roman"/>
          <w:lang w:val="en-GB"/>
        </w:rPr>
        <w:t>Assmann</w:t>
      </w:r>
      <w:proofErr w:type="spellEnd"/>
      <w:r w:rsidRPr="007C4060">
        <w:rPr>
          <w:rFonts w:ascii="Helvetica" w:hAnsi="Helvetica" w:cs="Times New Roman"/>
          <w:lang w:val="en-GB"/>
        </w:rPr>
        <w:t xml:space="preserve">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Myers-Smith, </w:t>
      </w:r>
      <w:proofErr w:type="spellStart"/>
      <w:r>
        <w:rPr>
          <w:rFonts w:ascii="Helvetica" w:hAnsi="Helvetica"/>
          <w:lang w:val="en-US"/>
        </w:rPr>
        <w:t>Hik</w:t>
      </w:r>
      <w:proofErr w:type="spellEnd"/>
      <w:r>
        <w:rPr>
          <w:rFonts w:ascii="Helvetica" w:hAnsi="Helvetica"/>
          <w:lang w:val="en-US"/>
        </w:rPr>
        <w:t>,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 xml:space="preserve">(Myers-Smith, </w:t>
      </w:r>
      <w:proofErr w:type="spellStart"/>
      <w:r w:rsidRPr="006646DB">
        <w:rPr>
          <w:rFonts w:ascii="Helvetica" w:hAnsi="Helvetica" w:cs="Times New Roman"/>
          <w:lang w:val="en-GB"/>
        </w:rPr>
        <w:t>Hik</w:t>
      </w:r>
      <w:proofErr w:type="spellEnd"/>
      <w:r w:rsidRPr="006646DB">
        <w:rPr>
          <w:rFonts w:ascii="Helvetica" w:hAnsi="Helvetica" w:cs="Times New Roman"/>
          <w:lang w:val="en-GB"/>
        </w:rPr>
        <w:t>,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51BB64A9"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5"/>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5"/>
      <w:r>
        <w:rPr>
          <w:rStyle w:val="CommentReference"/>
          <w:rFonts w:ascii="Arial" w:eastAsia="Arial" w:hAnsi="Arial" w:cs="Arial"/>
          <w:lang w:val="en"/>
        </w:rPr>
        <w:commentReference w:id="5"/>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t>
      </w:r>
      <w:r w:rsidR="00F01589">
        <w:rPr>
          <w:rFonts w:ascii="Helvetica" w:hAnsi="Helvetica"/>
          <w:lang w:val="en-US"/>
        </w:rPr>
        <w:t>were taken</w:t>
      </w:r>
      <w:r w:rsidR="00F01589">
        <w:rPr>
          <w:rFonts w:ascii="Helvetica" w:hAnsi="Helvetica"/>
          <w:lang w:val="en-US"/>
        </w:rPr>
        <w:t xml:space="preserve">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19A7301A" w:rsidR="00F213EB" w:rsidRDefault="00F213EB" w:rsidP="00DE3CE9">
      <w:pPr>
        <w:pStyle w:val="NormalWeb"/>
        <w:rPr>
          <w:rFonts w:ascii="Helvetica" w:hAnsi="Helvetica"/>
          <w:lang w:val="en-US"/>
        </w:rPr>
      </w:pPr>
      <w:r>
        <w:rPr>
          <w:rFonts w:ascii="Helvetica" w:hAnsi="Helvetica"/>
          <w:lang w:val="en-US"/>
        </w:rPr>
        <w:t xml:space="preserve">Add plot GPS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w:t>
      </w:r>
      <w:proofErr w:type="spellStart"/>
      <w:r>
        <w:rPr>
          <w:rFonts w:ascii="Helvetica" w:hAnsi="Helvetica"/>
          <w:lang w:val="en-US"/>
        </w:rPr>
        <w:t>Rocchini</w:t>
      </w:r>
      <w:proofErr w:type="spellEnd"/>
      <w:r>
        <w:rPr>
          <w:rFonts w:ascii="Helvetica" w:hAnsi="Helvetica"/>
          <w:lang w:val="en-US"/>
        </w:rPr>
        <w:t xml:space="preserve"> et al., 2010; Wang, </w:t>
      </w:r>
      <w:proofErr w:type="spellStart"/>
      <w:r>
        <w:rPr>
          <w:rFonts w:ascii="Helvetica" w:hAnsi="Helvetica"/>
          <w:lang w:val="en-US"/>
        </w:rPr>
        <w:t>Gamon</w:t>
      </w:r>
      <w:proofErr w:type="spellEnd"/>
      <w:r>
        <w:rPr>
          <w:rFonts w:ascii="Helvetica" w:hAnsi="Helvetica"/>
          <w:lang w:val="en-US"/>
        </w:rPr>
        <w:t xml:space="preserve">, </w:t>
      </w:r>
      <w:proofErr w:type="spellStart"/>
      <w:r>
        <w:rPr>
          <w:rFonts w:ascii="Helvetica" w:hAnsi="Helvetica"/>
          <w:lang w:val="en-US"/>
        </w:rPr>
        <w:t>Emmerton</w:t>
      </w:r>
      <w:proofErr w:type="spellEnd"/>
      <w:r>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DE3CE9"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7777777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0XsLPXXz/nIz3sz8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C07FF5" w:rsidRDefault="00DE3CE9" w:rsidP="00DE3CE9">
      <w:pPr>
        <w:rPr>
          <w:rFonts w:ascii="Helvetica" w:hAnsi="Helvetica"/>
          <w:b/>
          <w:bCs/>
          <w:sz w:val="28"/>
          <w:szCs w:val="28"/>
          <w:lang w:val="en-US"/>
        </w:rPr>
      </w:pPr>
      <w:r w:rsidRPr="00C07FF5">
        <w:rPr>
          <w:rFonts w:ascii="Helvetica" w:hAnsi="Helvetica"/>
          <w:b/>
          <w:bCs/>
          <w:sz w:val="28"/>
          <w:szCs w:val="28"/>
          <w:lang w:val="en-US"/>
        </w:rPr>
        <w:t>2.</w:t>
      </w:r>
      <w:r>
        <w:rPr>
          <w:rFonts w:ascii="Helvetica" w:hAnsi="Helvetica"/>
          <w:b/>
          <w:bCs/>
          <w:sz w:val="28"/>
          <w:szCs w:val="28"/>
          <w:lang w:val="en-US"/>
        </w:rPr>
        <w:t>6</w:t>
      </w:r>
      <w:r w:rsidRPr="00451F98">
        <w:rPr>
          <w:rFonts w:ascii="Helvetica" w:hAnsi="Helvetica"/>
          <w:b/>
          <w:bCs/>
          <w:sz w:val="28"/>
          <w:szCs w:val="28"/>
          <w:lang w:val="en-US"/>
        </w:rPr>
        <w:t xml:space="preserve"> Spectral </w:t>
      </w:r>
      <w:r>
        <w:rPr>
          <w:rFonts w:ascii="Helvetica" w:hAnsi="Helvetica"/>
          <w:b/>
          <w:bCs/>
          <w:sz w:val="28"/>
          <w:szCs w:val="28"/>
          <w:lang w:val="en-US"/>
        </w:rPr>
        <w:t>B</w:t>
      </w:r>
      <w:r w:rsidRPr="00451F98">
        <w:rPr>
          <w:rFonts w:ascii="Helvetica" w:hAnsi="Helvetica"/>
          <w:b/>
          <w:bCs/>
          <w:sz w:val="28"/>
          <w:szCs w:val="28"/>
          <w:lang w:val="en-US"/>
        </w:rPr>
        <w:t xml:space="preserve">and </w:t>
      </w:r>
      <w:r>
        <w:rPr>
          <w:rFonts w:ascii="Helvetica" w:hAnsi="Helvetica"/>
          <w:b/>
          <w:bCs/>
          <w:sz w:val="28"/>
          <w:szCs w:val="28"/>
          <w:lang w:val="en-US"/>
        </w:rPr>
        <w:t>S</w:t>
      </w:r>
      <w:r w:rsidRPr="00451F98">
        <w:rPr>
          <w:rFonts w:ascii="Helvetica" w:hAnsi="Helvetica"/>
          <w:b/>
          <w:bCs/>
          <w:sz w:val="28"/>
          <w:szCs w:val="28"/>
          <w:lang w:val="en-US"/>
        </w:rPr>
        <w:t>election</w:t>
      </w:r>
    </w:p>
    <w:p w14:paraId="67634C86" w14:textId="77777777" w:rsidR="00DE3CE9" w:rsidRPr="00491E4D" w:rsidRDefault="00DE3CE9" w:rsidP="00DE3CE9">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2.</w:t>
      </w:r>
      <w:r>
        <w:rPr>
          <w:rFonts w:ascii="Helvetica" w:eastAsia="Times New Roman" w:hAnsi="Helvetica" w:cs="Times New Roman"/>
          <w:b/>
          <w:bCs/>
          <w:lang w:val="en-US" w:eastAsia="en-GB"/>
        </w:rPr>
        <w:t>6</w:t>
      </w:r>
      <w:r w:rsidRPr="00491E4D">
        <w:rPr>
          <w:rFonts w:ascii="Helvetica" w:eastAsia="Times New Roman" w:hAnsi="Helvetica" w:cs="Times New Roman"/>
          <w:b/>
          <w:bCs/>
          <w:lang w:val="en-US" w:eastAsia="en-GB"/>
        </w:rPr>
        <w:t xml:space="preserve">.1 </w:t>
      </w:r>
      <w:r>
        <w:rPr>
          <w:rFonts w:ascii="Helvetica" w:eastAsia="Times New Roman" w:hAnsi="Helvetica" w:cs="Times New Roman"/>
          <w:b/>
          <w:bCs/>
          <w:lang w:val="en-US" w:eastAsia="en-GB"/>
        </w:rPr>
        <w:t>Manual</w:t>
      </w:r>
      <w:r w:rsidRPr="00491E4D">
        <w:rPr>
          <w:rFonts w:ascii="Helvetica" w:eastAsia="Times New Roman" w:hAnsi="Helvetica" w:cs="Times New Roman"/>
          <w:b/>
          <w:bCs/>
          <w:lang w:val="en-US" w:eastAsia="en-GB"/>
        </w:rPr>
        <w:t xml:space="preserve"> </w:t>
      </w:r>
      <w:r>
        <w:rPr>
          <w:rFonts w:ascii="Helvetica" w:eastAsia="Times New Roman" w:hAnsi="Helvetica" w:cs="Times New Roman"/>
          <w:b/>
          <w:bCs/>
          <w:lang w:val="en-US" w:eastAsia="en-GB"/>
        </w:rPr>
        <w:t>B</w:t>
      </w:r>
      <w:r w:rsidRPr="00491E4D">
        <w:rPr>
          <w:rFonts w:ascii="Helvetica" w:eastAsia="Times New Roman" w:hAnsi="Helvetica" w:cs="Times New Roman"/>
          <w:b/>
          <w:bCs/>
          <w:lang w:val="en-US" w:eastAsia="en-GB"/>
        </w:rPr>
        <w:t xml:space="preserve">and </w:t>
      </w:r>
      <w:r>
        <w:rPr>
          <w:rFonts w:ascii="Helvetica" w:eastAsia="Times New Roman" w:hAnsi="Helvetica" w:cs="Times New Roman"/>
          <w:b/>
          <w:bCs/>
          <w:lang w:val="en-US" w:eastAsia="en-GB"/>
        </w:rPr>
        <w:t>S</w:t>
      </w:r>
      <w:r w:rsidRPr="00491E4D">
        <w:rPr>
          <w:rFonts w:ascii="Helvetica" w:eastAsia="Times New Roman" w:hAnsi="Helvetica" w:cs="Times New Roman"/>
          <w:b/>
          <w:bCs/>
          <w:lang w:val="en-US" w:eastAsia="en-GB"/>
        </w:rPr>
        <w:t>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w:t>
      </w:r>
      <w:proofErr w:type="spellStart"/>
      <w:r>
        <w:rPr>
          <w:rFonts w:ascii="Helvetica" w:eastAsia="Times New Roman" w:hAnsi="Helvetica" w:cs="Times New Roman"/>
          <w:lang w:val="de-DE" w:eastAsia="en-GB"/>
        </w:rPr>
        <w:t>Beamish</w:t>
      </w:r>
      <w:proofErr w:type="spellEnd"/>
      <w:r>
        <w:rPr>
          <w:rFonts w:ascii="Helvetica" w:eastAsia="Times New Roman" w:hAnsi="Helvetica" w:cs="Times New Roman"/>
          <w:lang w:val="de-DE" w:eastAsia="en-GB"/>
        </w:rPr>
        <w:t xml:space="preserve"> et al., 2017; </w:t>
      </w:r>
      <w:proofErr w:type="spellStart"/>
      <w:r>
        <w:rPr>
          <w:rFonts w:ascii="Helvetica" w:eastAsia="Times New Roman" w:hAnsi="Helvetica" w:cs="Times New Roman"/>
          <w:lang w:val="de-DE" w:eastAsia="en-GB"/>
        </w:rPr>
        <w:t>Bratsch</w:t>
      </w:r>
      <w:proofErr w:type="spellEnd"/>
      <w:r>
        <w:rPr>
          <w:rFonts w:ascii="Helvetica" w:eastAsia="Times New Roman" w:hAnsi="Helvetica" w:cs="Times New Roman"/>
          <w:lang w:val="de-DE" w:eastAsia="en-GB"/>
        </w:rPr>
        <w:t xml:space="preserve"> et al., 2016; </w:t>
      </w:r>
      <w:proofErr w:type="spellStart"/>
      <w:r>
        <w:rPr>
          <w:rFonts w:ascii="Helvetica" w:eastAsia="Times New Roman" w:hAnsi="Helvetica" w:cs="Times New Roman"/>
          <w:lang w:val="de-DE" w:eastAsia="en-GB"/>
        </w:rPr>
        <w:t>Buchhorn</w:t>
      </w:r>
      <w:proofErr w:type="spellEnd"/>
      <w:r>
        <w:rPr>
          <w:rFonts w:ascii="Helvetica" w:eastAsia="Times New Roman" w:hAnsi="Helvetica" w:cs="Times New Roman"/>
          <w:lang w:val="de-DE" w:eastAsia="en-GB"/>
        </w:rPr>
        <w:t xml:space="preserve"> et al., 2013; </w:t>
      </w:r>
      <w:proofErr w:type="spellStart"/>
      <w:r>
        <w:rPr>
          <w:rFonts w:ascii="Helvetica" w:eastAsia="Times New Roman" w:hAnsi="Helvetica" w:cs="Times New Roman"/>
          <w:lang w:val="de-DE" w:eastAsia="en-GB"/>
        </w:rPr>
        <w:t>Huemmrich</w:t>
      </w:r>
      <w:proofErr w:type="spellEnd"/>
      <w:r>
        <w:rPr>
          <w:rFonts w:ascii="Helvetica" w:eastAsia="Times New Roman" w:hAnsi="Helvetica" w:cs="Times New Roman"/>
          <w:lang w:val="de-DE" w:eastAsia="en-GB"/>
        </w:rPr>
        <w:t xml:space="preserve">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DE3CE9"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77777777"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Full methods; 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3A4EE43B" w14:textId="1E0369F2" w:rsidR="001343A0" w:rsidRPr="00491E4D" w:rsidRDefault="00EE013B" w:rsidP="001343A0">
      <w:pPr>
        <w:rPr>
          <w:rFonts w:ascii="Helvetica" w:hAnsi="Helvetica"/>
          <w:b/>
          <w:bCs/>
          <w:lang w:val="en-US"/>
        </w:rPr>
      </w:pPr>
      <w:r>
        <w:rPr>
          <w:rFonts w:ascii="Helvetica" w:hAnsi="Helvetica"/>
          <w:b/>
          <w:bCs/>
          <w:lang w:val="en-US"/>
        </w:rPr>
        <w:t>Mean reflectance</w:t>
      </w:r>
    </w:p>
    <w:p w14:paraId="7F967CE1"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B41AE9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31D38B3B" w14:textId="77777777" w:rsidR="001343A0" w:rsidRPr="00DE0238" w:rsidRDefault="001343A0" w:rsidP="001343A0">
      <w:pPr>
        <w:rPr>
          <w:rFonts w:ascii="Helvetica" w:hAnsi="Helvetica"/>
          <w:lang w:val="de-DE"/>
        </w:rPr>
      </w:pPr>
      <w:r w:rsidRPr="00DE0238">
        <w:rPr>
          <w:rFonts w:ascii="Helvetica" w:hAnsi="Helvetica"/>
          <w:lang w:val="de-DE"/>
        </w:rPr>
        <w:t>Type HE     0.17610    0.02522   6.984 5.21e-07 ***</w:t>
      </w:r>
    </w:p>
    <w:p w14:paraId="1B912F00" w14:textId="77777777" w:rsidR="001343A0" w:rsidRPr="00DE0238" w:rsidRDefault="001343A0" w:rsidP="001343A0">
      <w:pPr>
        <w:rPr>
          <w:rFonts w:ascii="Helvetica" w:hAnsi="Helvetica"/>
          <w:lang w:val="de-DE"/>
        </w:rPr>
      </w:pPr>
      <w:r w:rsidRPr="00DE0238">
        <w:rPr>
          <w:rFonts w:ascii="Helvetica" w:hAnsi="Helvetica"/>
          <w:lang w:val="de-DE"/>
        </w:rPr>
        <w:t>Type KO     0.25466    0.02522   10.099 1.01e-09 ***</w:t>
      </w:r>
    </w:p>
    <w:p w14:paraId="2BC4E14D" w14:textId="77777777" w:rsidR="001343A0" w:rsidRPr="00491E4D" w:rsidRDefault="001343A0" w:rsidP="001343A0">
      <w:pPr>
        <w:rPr>
          <w:rFonts w:ascii="Helvetica" w:hAnsi="Helvetica"/>
          <w:lang w:val="en-US"/>
        </w:rPr>
      </w:pPr>
      <w:r w:rsidRPr="00491E4D">
        <w:rPr>
          <w:rFonts w:ascii="Helvetica" w:hAnsi="Helvetica"/>
          <w:lang w:val="en-US"/>
        </w:rPr>
        <w:t>Type mix   0.30375    0.04375   6.942 5.71e-07 ***</w:t>
      </w:r>
    </w:p>
    <w:p w14:paraId="3B0419B2" w14:textId="10F6921C" w:rsidR="001343A0" w:rsidRDefault="001343A0" w:rsidP="001343A0">
      <w:pPr>
        <w:rPr>
          <w:rFonts w:ascii="Helvetica" w:hAnsi="Helvetica"/>
          <w:lang w:val="en-US"/>
        </w:rPr>
      </w:pPr>
      <w:r w:rsidRPr="00491E4D">
        <w:rPr>
          <w:rFonts w:ascii="Helvetica" w:hAnsi="Helvetica"/>
          <w:lang w:val="en-US"/>
        </w:rPr>
        <w:t xml:space="preserve">year2019   0.07209    0.03074   2.345   0.0285 *  </w:t>
      </w:r>
    </w:p>
    <w:p w14:paraId="5E4FFC89" w14:textId="3D97EEBC" w:rsidR="00C56642" w:rsidRDefault="00C56642" w:rsidP="001343A0">
      <w:pPr>
        <w:rPr>
          <w:rFonts w:ascii="Helvetica" w:hAnsi="Helvetica"/>
          <w:lang w:val="en-US"/>
        </w:rPr>
      </w:pPr>
    </w:p>
    <w:p w14:paraId="08AE6968" w14:textId="77777777" w:rsidR="00C56642" w:rsidRPr="00491E4D" w:rsidRDefault="00C56642" w:rsidP="001343A0">
      <w:pPr>
        <w:rPr>
          <w:rFonts w:ascii="Helvetica" w:hAnsi="Helvetica"/>
          <w:lang w:val="en-US"/>
        </w:rPr>
      </w:pPr>
    </w:p>
    <w:p w14:paraId="275A8986" w14:textId="77777777" w:rsidR="001343A0" w:rsidRPr="00491E4D" w:rsidRDefault="001343A0" w:rsidP="001343A0">
      <w:pPr>
        <w:rPr>
          <w:rFonts w:ascii="Helvetica" w:hAnsi="Helvetica"/>
          <w:lang w:val="en-US"/>
        </w:rPr>
      </w:pPr>
    </w:p>
    <w:p w14:paraId="627DE4A9" w14:textId="77777777" w:rsidR="00C06480" w:rsidRPr="00C06480" w:rsidRDefault="00C06480" w:rsidP="00C06480">
      <w:pPr>
        <w:rPr>
          <w:rFonts w:ascii="Helvetica" w:hAnsi="Helvetica"/>
          <w:b/>
          <w:bCs/>
          <w:lang w:val="en-US"/>
        </w:rPr>
      </w:pPr>
      <w:r w:rsidRPr="00C06480">
        <w:rPr>
          <w:rFonts w:ascii="Helvetica" w:hAnsi="Helvetica"/>
          <w:b/>
          <w:bCs/>
          <w:lang w:val="en-US"/>
        </w:rPr>
        <w:t xml:space="preserve">           Estimate Std. Error t value </w:t>
      </w:r>
      <w:proofErr w:type="spellStart"/>
      <w:r w:rsidRPr="00C06480">
        <w:rPr>
          <w:rFonts w:ascii="Helvetica" w:hAnsi="Helvetica"/>
          <w:b/>
          <w:bCs/>
          <w:lang w:val="en-US"/>
        </w:rPr>
        <w:t>Pr</w:t>
      </w:r>
      <w:proofErr w:type="spellEnd"/>
      <w:r w:rsidRPr="00C06480">
        <w:rPr>
          <w:rFonts w:ascii="Helvetica" w:hAnsi="Helvetica"/>
          <w:b/>
          <w:bCs/>
          <w:lang w:val="en-US"/>
        </w:rPr>
        <w:t xml:space="preserve">(&gt;|t|)    </w:t>
      </w:r>
    </w:p>
    <w:p w14:paraId="12BA14CB" w14:textId="055222C1" w:rsidR="00C06480" w:rsidRPr="00C06480" w:rsidRDefault="00C06480" w:rsidP="00C06480">
      <w:pPr>
        <w:rPr>
          <w:rFonts w:ascii="Helvetica" w:hAnsi="Helvetica"/>
          <w:b/>
          <w:bCs/>
          <w:lang w:val="en-US"/>
        </w:rPr>
      </w:pPr>
      <w:r w:rsidRPr="00C06480">
        <w:rPr>
          <w:rFonts w:ascii="Helvetica" w:hAnsi="Helvetica"/>
          <w:b/>
          <w:bCs/>
          <w:lang w:val="en-US"/>
        </w:rPr>
        <w:t>(Intercept) 0</w:t>
      </w:r>
      <w:r w:rsidR="00C56642">
        <w:rPr>
          <w:rFonts w:ascii="Helvetica" w:hAnsi="Helvetica"/>
          <w:b/>
          <w:bCs/>
          <w:lang w:val="en-US"/>
        </w:rPr>
        <w:t xml:space="preserve"> </w:t>
      </w:r>
      <w:r w:rsidRPr="00C06480">
        <w:rPr>
          <w:rFonts w:ascii="Helvetica" w:hAnsi="Helvetica"/>
          <w:b/>
          <w:bCs/>
          <w:lang w:val="en-US"/>
        </w:rPr>
        <w:t>.12790    0.01963   6.514 1.49e-06 ***</w:t>
      </w:r>
    </w:p>
    <w:p w14:paraId="07BC6AB8"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KO</w:t>
      </w:r>
      <w:proofErr w:type="spellEnd"/>
      <w:r w:rsidRPr="00C06480">
        <w:rPr>
          <w:rFonts w:ascii="Helvetica" w:hAnsi="Helvetica"/>
          <w:b/>
          <w:bCs/>
          <w:lang w:val="en-US"/>
        </w:rPr>
        <w:t xml:space="preserve">      -0.07855    </w:t>
      </w:r>
      <w:proofErr w:type="gramStart"/>
      <w:r w:rsidRPr="00C06480">
        <w:rPr>
          <w:rFonts w:ascii="Helvetica" w:hAnsi="Helvetica"/>
          <w:b/>
          <w:bCs/>
          <w:lang w:val="en-US"/>
        </w:rPr>
        <w:t>0.02372  -</w:t>
      </w:r>
      <w:proofErr w:type="gramEnd"/>
      <w:r w:rsidRPr="00C06480">
        <w:rPr>
          <w:rFonts w:ascii="Helvetica" w:hAnsi="Helvetica"/>
          <w:b/>
          <w:bCs/>
          <w:lang w:val="en-US"/>
        </w:rPr>
        <w:t xml:space="preserve">3.312  0.00317 ** </w:t>
      </w:r>
    </w:p>
    <w:p w14:paraId="6256C672"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mixed</w:t>
      </w:r>
      <w:proofErr w:type="spellEnd"/>
      <w:r w:rsidRPr="00C06480">
        <w:rPr>
          <w:rFonts w:ascii="Helvetica" w:hAnsi="Helvetica"/>
          <w:b/>
          <w:bCs/>
          <w:lang w:val="en-US"/>
        </w:rPr>
        <w:t xml:space="preserve">   -0.07560    </w:t>
      </w:r>
      <w:proofErr w:type="gramStart"/>
      <w:r w:rsidRPr="00C06480">
        <w:rPr>
          <w:rFonts w:ascii="Helvetica" w:hAnsi="Helvetica"/>
          <w:b/>
          <w:bCs/>
          <w:lang w:val="en-US"/>
        </w:rPr>
        <w:t>0.03202  -</w:t>
      </w:r>
      <w:proofErr w:type="gramEnd"/>
      <w:r w:rsidRPr="00C06480">
        <w:rPr>
          <w:rFonts w:ascii="Helvetica" w:hAnsi="Helvetica"/>
          <w:b/>
          <w:bCs/>
          <w:lang w:val="en-US"/>
        </w:rPr>
        <w:t xml:space="preserve">2.361  0.02749 *  </w:t>
      </w:r>
    </w:p>
    <w:p w14:paraId="157F0938" w14:textId="77777777" w:rsidR="009754A1" w:rsidRDefault="00C06480" w:rsidP="00C06480">
      <w:pPr>
        <w:rPr>
          <w:rFonts w:ascii="Helvetica" w:hAnsi="Helvetica"/>
          <w:b/>
          <w:bCs/>
          <w:lang w:val="en-US"/>
        </w:rPr>
      </w:pPr>
      <w:r w:rsidRPr="00C06480">
        <w:rPr>
          <w:rFonts w:ascii="Helvetica" w:hAnsi="Helvetica"/>
          <w:b/>
          <w:bCs/>
          <w:lang w:val="en-US"/>
        </w:rPr>
        <w:t>year2019     0.16082    0.02394   6.718 9.42e-07 ***</w:t>
      </w:r>
    </w:p>
    <w:p w14:paraId="7876E9DC" w14:textId="77777777" w:rsidR="009754A1" w:rsidRDefault="009754A1" w:rsidP="00C06480">
      <w:pPr>
        <w:rPr>
          <w:rFonts w:ascii="Helvetica" w:hAnsi="Helvetica"/>
          <w:b/>
          <w:bCs/>
          <w:lang w:val="en-US"/>
        </w:rPr>
      </w:pPr>
    </w:p>
    <w:p w14:paraId="0044F100" w14:textId="77777777" w:rsidR="009754A1" w:rsidRDefault="009754A1" w:rsidP="00C0648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6FCB2ED1" w14:textId="60D00A60" w:rsidR="00A37023" w:rsidRDefault="00A37023" w:rsidP="00C06480">
      <w:pPr>
        <w:rPr>
          <w:rFonts w:ascii="Helvetica" w:hAnsi="Helvetica"/>
          <w:b/>
          <w:bCs/>
          <w:lang w:val="en-US"/>
        </w:rPr>
      </w:pPr>
    </w:p>
    <w:p w14:paraId="282AE7DB" w14:textId="5101FC38" w:rsidR="00A37023" w:rsidRPr="00A37023" w:rsidRDefault="00A37023" w:rsidP="00A37023">
      <w:pPr>
        <w:jc w:val="both"/>
        <w:rPr>
          <w:rFonts w:ascii="Helvetica" w:eastAsia="Times New Roman" w:hAnsi="Helvetica" w:cs="Times New Roman"/>
          <w:lang w:val="en-US"/>
        </w:rPr>
      </w:pPr>
      <w:r>
        <w:rPr>
          <w:rFonts w:ascii="Helvetica" w:eastAsia="Times New Roman" w:hAnsi="Helvetica" w:cs="Times New Roman"/>
          <w:lang w:val="en-US"/>
        </w:rPr>
        <w:t>Mixed veg?</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w:t>
      </w:r>
      <w:r w:rsidRPr="00491E4D">
        <w:rPr>
          <w:rFonts w:ascii="Helvetica" w:hAnsi="Helvetica"/>
          <w:lang w:val="en-US"/>
        </w:rPr>
        <w:lastRenderedPageBreak/>
        <w:t>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lastRenderedPageBreak/>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6678EA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2D7936">
        <w:rPr>
          <w:rFonts w:ascii="Helvetica" w:hAnsi="Helvetica"/>
          <w:lang w:val="en-US"/>
        </w:rPr>
        <w:t xml:space="preserve">. </w:t>
      </w:r>
    </w:p>
    <w:p w14:paraId="28F768DF" w14:textId="20E87A6D" w:rsidR="001343A0" w:rsidRPr="00BF0790" w:rsidRDefault="001343A0" w:rsidP="001343A0">
      <w:pPr>
        <w:tabs>
          <w:tab w:val="left" w:pos="4032"/>
        </w:tabs>
        <w:rPr>
          <w:lang w:val="en-US"/>
        </w:rPr>
      </w:pPr>
    </w:p>
    <w:p w14:paraId="367EFF11" w14:textId="77777777" w:rsidR="001343A0" w:rsidRPr="00491E4D" w:rsidRDefault="001343A0" w:rsidP="001343A0">
      <w:pPr>
        <w:rPr>
          <w:rFonts w:ascii="Helvetica" w:hAnsi="Helvetica"/>
          <w:strike/>
          <w:lang w:val="en-US"/>
        </w:rPr>
      </w:pPr>
    </w:p>
    <w:p w14:paraId="410BF0AA" w14:textId="77777777" w:rsidR="001343A0" w:rsidRDefault="001343A0" w:rsidP="001343A0">
      <w:pPr>
        <w:rPr>
          <w:rFonts w:ascii="Helvetica" w:hAnsi="Helvetica"/>
          <w:b/>
          <w:bCs/>
          <w:lang w:val="en-US"/>
        </w:rPr>
      </w:pPr>
      <w:r>
        <w:rPr>
          <w:rFonts w:ascii="Helvetica" w:hAnsi="Helvetica"/>
          <w:b/>
          <w:bCs/>
          <w:noProof/>
          <w:lang w:val="en-US"/>
        </w:rPr>
        <w:lastRenderedPageBreak/>
        <w:drawing>
          <wp:inline distT="0" distB="0" distL="0" distR="0" wp14:anchorId="6120C5E2" wp14:editId="41544EDC">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0">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0 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781E7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lastRenderedPageBreak/>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35CA67FA" w14:textId="77777777" w:rsidR="001343A0" w:rsidRDefault="001343A0" w:rsidP="001343A0">
      <w:pPr>
        <w:rPr>
          <w:rFonts w:ascii="Helvetica" w:hAnsi="Helvetica"/>
          <w:lang w:val="en-US"/>
        </w:rPr>
      </w:pPr>
    </w:p>
    <w:p w14:paraId="3103A7E1" w14:textId="77777777" w:rsidR="001343A0" w:rsidRDefault="001343A0" w:rsidP="001343A0">
      <w:pPr>
        <w:rPr>
          <w:rFonts w:ascii="Helvetica" w:hAnsi="Helvetica"/>
          <w:lang w:val="en-US"/>
        </w:rPr>
      </w:pPr>
    </w:p>
    <w:p w14:paraId="744C3635" w14:textId="77777777" w:rsidR="001343A0" w:rsidRDefault="001343A0" w:rsidP="001343A0">
      <w:pPr>
        <w:rPr>
          <w:rFonts w:ascii="Helvetica" w:hAnsi="Helvetica"/>
          <w:lang w:val="en-US"/>
        </w:rPr>
      </w:pPr>
      <w:r>
        <w:rPr>
          <w:rFonts w:ascii="Helvetica" w:hAnsi="Helvetica"/>
          <w:lang w:val="en-US"/>
        </w:rPr>
        <w:t xml:space="preserve">the complex and variable spectral diversity to biodiversity relationships observed, </w:t>
      </w:r>
    </w:p>
    <w:p w14:paraId="2AC8766F" w14:textId="77777777" w:rsidR="001343A0" w:rsidRDefault="001343A0" w:rsidP="001343A0">
      <w:pPr>
        <w:rPr>
          <w:rFonts w:ascii="Helvetica" w:hAnsi="Helvetica"/>
          <w:lang w:val="en-US"/>
        </w:rPr>
      </w:pPr>
    </w:p>
    <w:p w14:paraId="67743872" w14:textId="77777777" w:rsidR="001343A0" w:rsidRPr="00491E4D" w:rsidRDefault="001343A0" w:rsidP="001343A0">
      <w:pPr>
        <w:rPr>
          <w:rFonts w:ascii="Helvetica" w:hAnsi="Helvetica"/>
          <w:lang w:val="en-US"/>
        </w:rPr>
      </w:pPr>
      <w:r>
        <w:rPr>
          <w:rFonts w:ascii="Helvetica" w:hAnsi="Helvetica"/>
          <w:lang w:val="en-US"/>
        </w:rPr>
        <w:t xml:space="preserve">My </w:t>
      </w:r>
      <w:proofErr w:type="spellStart"/>
      <w:r w:rsidRPr="00491E4D">
        <w:rPr>
          <w:rFonts w:ascii="Helvetica" w:hAnsi="Helvetica"/>
          <w:lang w:val="en-US"/>
        </w:rPr>
        <w:t>nd</w:t>
      </w:r>
      <w:proofErr w:type="spellEnd"/>
      <w:r w:rsidRPr="00491E4D">
        <w:rPr>
          <w:rFonts w:ascii="Helvetica" w:hAnsi="Helvetica"/>
          <w:lang w:val="en-US"/>
        </w:rPr>
        <w:t xml:space="preserve"> community level compositional traits in complex and variable ways.</w:t>
      </w:r>
    </w:p>
    <w:p w14:paraId="70A64920" w14:textId="77777777" w:rsidR="001343A0" w:rsidRPr="00491E4D" w:rsidRDefault="001343A0" w:rsidP="001343A0">
      <w:pPr>
        <w:rPr>
          <w:rFonts w:ascii="Helvetica" w:hAnsi="Helvetica"/>
          <w:lang w:val="en-US"/>
        </w:rPr>
      </w:pPr>
    </w:p>
    <w:p w14:paraId="3650370E" w14:textId="77777777" w:rsidR="001343A0" w:rsidRPr="00491E4D" w:rsidRDefault="001343A0" w:rsidP="001343A0">
      <w:pPr>
        <w:rPr>
          <w:rFonts w:ascii="Helvetica" w:hAnsi="Helvetica"/>
          <w:lang w:val="en-US"/>
        </w:rPr>
      </w:pPr>
      <w:r w:rsidRPr="00491E4D">
        <w:rPr>
          <w:rFonts w:ascii="Helvetica" w:hAnsi="Helvetica"/>
          <w:lang w:val="en-US"/>
        </w:rPr>
        <w:t>While my finding that plot scale spectral signatures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3E5CD340" w14:textId="77777777" w:rsidR="001343A0" w:rsidRPr="00491E4D" w:rsidRDefault="001343A0" w:rsidP="001343A0">
      <w:pPr>
        <w:rPr>
          <w:rFonts w:ascii="Helvetica" w:hAnsi="Helvetica"/>
          <w:lang w:val="en-US"/>
        </w:rPr>
      </w:pPr>
    </w:p>
    <w:p w14:paraId="0A211CD0" w14:textId="77777777" w:rsidR="001343A0" w:rsidRPr="00491E4D" w:rsidRDefault="001343A0" w:rsidP="001343A0">
      <w:pPr>
        <w:rPr>
          <w:rFonts w:ascii="Helvetica" w:hAnsi="Helvetica"/>
          <w:lang w:val="en-US"/>
        </w:rPr>
      </w:pPr>
      <w:r w:rsidRPr="00491E4D">
        <w:rPr>
          <w:rFonts w:ascii="Helvetica" w:hAnsi="Helvetica"/>
          <w:lang w:val="en-US"/>
        </w:rPr>
        <w:t xml:space="preserve">This incongruence between results, highlights the challenges of working with hyperspectral data and the multifaced patters of how environmental factors effect/correspond with spectral properties.  </w:t>
      </w:r>
    </w:p>
    <w:p w14:paraId="335B13E2" w14:textId="77777777" w:rsidR="001343A0" w:rsidRPr="00491E4D" w:rsidRDefault="001343A0" w:rsidP="001343A0">
      <w:pPr>
        <w:rPr>
          <w:rFonts w:ascii="Helvetica" w:hAnsi="Helvetica"/>
          <w:lang w:val="en-US"/>
        </w:rPr>
      </w:pPr>
    </w:p>
    <w:p w14:paraId="4816810B" w14:textId="77777777" w:rsidR="001343A0" w:rsidRPr="00491E4D" w:rsidRDefault="001343A0" w:rsidP="001343A0">
      <w:pPr>
        <w:rPr>
          <w:rFonts w:ascii="Helvetica" w:hAnsi="Helvetica"/>
          <w:lang w:val="en-US"/>
        </w:rPr>
      </w:pPr>
      <w:r w:rsidRPr="00491E4D">
        <w:rPr>
          <w:rFonts w:ascii="Helvetica" w:hAnsi="Helvetica"/>
          <w:lang w:val="en-US"/>
        </w:rPr>
        <w:t>This highlights the challenges of working with spectral data</w:t>
      </w:r>
    </w:p>
    <w:p w14:paraId="226168D3" w14:textId="77777777" w:rsidR="001343A0" w:rsidRPr="00491E4D" w:rsidRDefault="001343A0" w:rsidP="001343A0">
      <w:pPr>
        <w:rPr>
          <w:rFonts w:ascii="Helvetica" w:hAnsi="Helvetica"/>
          <w:lang w:val="en-US"/>
        </w:rPr>
      </w:pPr>
    </w:p>
    <w:p w14:paraId="0DFF3ABA" w14:textId="77777777" w:rsidR="001343A0" w:rsidRPr="00491E4D" w:rsidRDefault="001343A0" w:rsidP="001343A0">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7777777"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2E911DB" w14:textId="77777777" w:rsidR="001343A0" w:rsidRDefault="001343A0" w:rsidP="001343A0">
      <w:pPr>
        <w:jc w:val="both"/>
        <w:rPr>
          <w:rFonts w:ascii="Helvetica" w:eastAsia="Times New Roman" w:hAnsi="Helvetica" w:cs="Times New Roman"/>
          <w:lang w:val="en-US"/>
        </w:rPr>
      </w:pPr>
    </w:p>
    <w:p w14:paraId="525EE8A8" w14:textId="77777777"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Mixed veg?</w:t>
      </w:r>
    </w:p>
    <w:p w14:paraId="1E1056AA" w14:textId="77777777" w:rsidR="001343A0" w:rsidRPr="00452B03" w:rsidRDefault="001343A0" w:rsidP="001343A0">
      <w:pPr>
        <w:jc w:val="both"/>
        <w:rPr>
          <w:rFonts w:ascii="Helvetica" w:eastAsia="Times New Roman" w:hAnsi="Helvetica" w:cs="Times New Roman"/>
          <w:b/>
          <w:bCs/>
          <w:lang w:val="en-US"/>
        </w:rPr>
      </w:pPr>
    </w:p>
    <w:p w14:paraId="73D9853B" w14:textId="2BAFAA60"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having higher spectral diversity and Komakuk having higher mean reflectance. </w:t>
      </w:r>
      <w:r w:rsidRPr="00491E4D">
        <w:rPr>
          <w:rFonts w:ascii="Helvetica" w:eastAsia="Times New Roman" w:hAnsi="Helvetica" w:cs="Times New Roman"/>
          <w:lang w:val="en-US"/>
        </w:rPr>
        <w:t xml:space="preserve">I 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eastAsia="Times New Roman" w:hAnsi="Helvetica" w:cs="Times New Roman"/>
          <w:lang w:val="en-US"/>
        </w:rPr>
        <w:t>.</w:t>
      </w:r>
      <w:r w:rsidR="00525BA3">
        <w:rPr>
          <w:rFonts w:ascii="Helvetica" w:eastAsia="Times New Roman" w:hAnsi="Helvetica" w:cs="Times New Roman"/>
          <w:lang w:val="en-US"/>
        </w:rPr>
        <w:t xml:space="preserve"> </w:t>
      </w:r>
      <w:r w:rsidRPr="00491E4D">
        <w:rPr>
          <w:rFonts w:ascii="Helvetica" w:eastAsia="Times New Roman" w:hAnsi="Helvetica" w:cs="Times New Roman"/>
          <w:lang w:val="en-US"/>
        </w:rPr>
        <w:t xml:space="preserve"> </w:t>
      </w:r>
      <w:r>
        <w:rPr>
          <w:rFonts w:ascii="Helvetica" w:eastAsia="Times New Roman" w:hAnsi="Helvetica" w:cs="Times New Roman"/>
          <w:lang w:val="en-US"/>
        </w:rPr>
        <w:t>Herschel and Komakuk vegetation</w:t>
      </w:r>
      <w:r w:rsidRPr="00491E4D">
        <w:rPr>
          <w:rFonts w:ascii="Helvetica" w:eastAsia="Times New Roman" w:hAnsi="Helvetica" w:cs="Times New Roman"/>
          <w:lang w:val="en-US"/>
        </w:rPr>
        <w:t xml:space="preserve"> types did significantly differ in their spectral diversity, </w:t>
      </w:r>
      <w:r w:rsidR="00EE013B">
        <w:rPr>
          <w:rFonts w:ascii="Helvetica" w:eastAsia="Times New Roman" w:hAnsi="Helvetica" w:cs="Times New Roman"/>
          <w:lang w:val="en-US"/>
        </w:rPr>
        <w:t>mean reflectance</w:t>
      </w:r>
      <w:r w:rsidRPr="00491E4D">
        <w:rPr>
          <w:rFonts w:ascii="Helvetica" w:eastAsia="Times New Roman" w:hAnsi="Helvetica" w:cs="Times New Roman"/>
          <w:lang w:val="en-US"/>
        </w:rPr>
        <w:t xml:space="preserve"> </w:t>
      </w:r>
      <w:r w:rsidR="00536A73">
        <w:rPr>
          <w:rFonts w:ascii="Helvetica" w:eastAsia="Times New Roman" w:hAnsi="Helvetica" w:cs="Times New Roman"/>
          <w:lang w:val="en-US"/>
        </w:rPr>
        <w:t>had a stronger relationship with</w:t>
      </w:r>
      <w:r>
        <w:rPr>
          <w:rFonts w:ascii="Helvetica" w:eastAsia="Times New Roman" w:hAnsi="Helvetica" w:cs="Times New Roman"/>
          <w:lang w:val="en-US"/>
        </w:rPr>
        <w:t xml:space="preserve"> vegetation type</w:t>
      </w:r>
      <w:r w:rsidRPr="00491E4D">
        <w:rPr>
          <w:rFonts w:ascii="Helvetica" w:eastAsia="Times New Roman" w:hAnsi="Helvetica" w:cs="Times New Roman"/>
          <w:lang w:val="en-US"/>
        </w:rPr>
        <w:t xml:space="preserve">. </w:t>
      </w:r>
    </w:p>
    <w:p w14:paraId="2E3224F2" w14:textId="6C052D80" w:rsidR="00525BA3" w:rsidRDefault="00525BA3" w:rsidP="001343A0">
      <w:pPr>
        <w:pStyle w:val="NormalWeb"/>
        <w:rPr>
          <w:rFonts w:ascii="Helvetica" w:hAnsi="Helvetica"/>
          <w:lang w:val="en-US"/>
        </w:rPr>
      </w:pPr>
      <w:r>
        <w:rPr>
          <w:rFonts w:ascii="Helvetica" w:hAnsi="Helvetica"/>
          <w:lang w:val="en-US"/>
        </w:rPr>
        <w:lastRenderedPageBreak/>
        <w:t>cs</w:t>
      </w:r>
    </w:p>
    <w:p w14:paraId="7AD92197" w14:textId="1DAF6AB5"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w:t>
      </w:r>
      <w:r w:rsidR="00536A73">
        <w:rPr>
          <w:rFonts w:ascii="Helvetica" w:hAnsi="Helvetica"/>
          <w:lang w:val="en-US"/>
        </w:rPr>
        <w:t xml:space="preserve"> vegetation</w:t>
      </w:r>
      <w:r>
        <w:rPr>
          <w:rFonts w:ascii="Helvetica" w:hAnsi="Helvetica"/>
          <w:lang w:val="en-US"/>
        </w:rPr>
        <w:t xml:space="preserve"> type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xml:space="preserve">. </w:t>
      </w:r>
      <w:r w:rsidR="00536A73">
        <w:rPr>
          <w:rFonts w:ascii="Helvetica" w:hAnsi="Helvetica"/>
          <w:lang w:val="en-US"/>
        </w:rPr>
        <w:t>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6D9D681C" w14:textId="599E43CB" w:rsidR="00525BA3" w:rsidRDefault="00525BA3" w:rsidP="001343A0">
      <w:pPr>
        <w:pStyle w:val="NormalWeb"/>
        <w:rPr>
          <w:rFonts w:ascii="Helvetica" w:hAnsi="Helvetica"/>
          <w:lang w:val="en-US"/>
        </w:rPr>
      </w:pPr>
      <w:proofErr w:type="spellStart"/>
      <w:r>
        <w:rPr>
          <w:rFonts w:ascii="Helvetica" w:hAnsi="Helvetica"/>
          <w:lang w:val="en-US"/>
        </w:rPr>
        <w:t>ts</w:t>
      </w:r>
      <w:proofErr w:type="spellEnd"/>
    </w:p>
    <w:p w14:paraId="76EA931D" w14:textId="18DF2663"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sidR="00536A73">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3EC7358F" w14:textId="77777777" w:rsidR="001343A0" w:rsidRDefault="001343A0" w:rsidP="001343A0">
      <w:pPr>
        <w:pStyle w:val="NormalWeb"/>
        <w:rPr>
          <w:rFonts w:ascii="Helvetica" w:hAnsi="Helvetica"/>
          <w:lang w:val="en-US"/>
        </w:rPr>
      </w:pPr>
      <w:r>
        <w:rPr>
          <w:rFonts w:ascii="Helvetica" w:hAnsi="Helvetica"/>
          <w:lang w:val="en-US"/>
        </w:rPr>
        <w:t>Cite beamish</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18C565A5" w14:textId="77777777" w:rsidR="001343A0" w:rsidRDefault="001343A0" w:rsidP="001343A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67D920BD" w14:textId="77777777" w:rsidR="001343A0" w:rsidRDefault="001343A0" w:rsidP="001343A0">
      <w:pPr>
        <w:rPr>
          <w:rFonts w:ascii="Arial" w:eastAsia="Times New Roman" w:hAnsi="Arial" w:cs="Arial"/>
          <w:color w:val="1C1D1E"/>
          <w:shd w:val="clear" w:color="auto" w:fill="FFFFFF"/>
          <w:lang w:eastAsia="en-GB"/>
        </w:rPr>
      </w:pPr>
    </w:p>
    <w:p w14:paraId="0FC9DC89" w14:textId="77777777" w:rsidR="001343A0" w:rsidRDefault="001343A0" w:rsidP="001343A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w:t>
      </w:r>
      <w:r>
        <w:rPr>
          <w:rFonts w:ascii="AdvGARAD" w:hAnsi="AdvGARAD"/>
          <w:sz w:val="20"/>
          <w:szCs w:val="20"/>
        </w:rPr>
        <w:lastRenderedPageBreak/>
        <w:t xml:space="preserve">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4E1E407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99D21F9" w14:textId="77777777" w:rsidR="001343A0" w:rsidRPr="00491E4D" w:rsidRDefault="001343A0" w:rsidP="001343A0">
      <w:pPr>
        <w:jc w:val="both"/>
        <w:rPr>
          <w:rFonts w:ascii="Helvetica" w:eastAsia="Times New Roman" w:hAnsi="Helvetica" w:cs="Times New Roman"/>
          <w:lang w:val="en-US"/>
        </w:rPr>
      </w:pPr>
    </w:p>
    <w:p w14:paraId="1C2D457F" w14:textId="77777777" w:rsidR="001343A0" w:rsidRDefault="001343A0" w:rsidP="001343A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0FCFCC51" w14:textId="77777777" w:rsidR="001343A0" w:rsidRDefault="001343A0" w:rsidP="001343A0">
      <w:pPr>
        <w:rPr>
          <w:rFonts w:ascii="Helvetica" w:hAnsi="Helvetica"/>
          <w:lang w:val="en-US"/>
        </w:rPr>
      </w:pPr>
    </w:p>
    <w:p w14:paraId="31DDF53A" w14:textId="77777777" w:rsidR="001343A0" w:rsidRDefault="001343A0" w:rsidP="001343A0">
      <w:pPr>
        <w:rPr>
          <w:rFonts w:ascii="Helvetica" w:hAnsi="Helvetica"/>
          <w:lang w:val="en-US"/>
        </w:rPr>
      </w:pPr>
    </w:p>
    <w:p w14:paraId="2B157595" w14:textId="77777777" w:rsidR="001343A0" w:rsidRPr="00491E4D" w:rsidRDefault="001343A0" w:rsidP="001343A0">
      <w:pPr>
        <w:rPr>
          <w:rFonts w:ascii="Helvetica" w:hAnsi="Helvetica"/>
          <w:lang w:val="en-US"/>
        </w:rPr>
      </w:pPr>
    </w:p>
    <w:p w14:paraId="714CA1DA" w14:textId="188B224F" w:rsidR="001343A0" w:rsidRDefault="001343A0" w:rsidP="001343A0">
      <w:pPr>
        <w:rPr>
          <w:rFonts w:ascii="Helvetica" w:hAnsi="Helvetica"/>
          <w:b/>
          <w:bCs/>
          <w:lang w:val="en-US"/>
        </w:rPr>
      </w:pPr>
      <w:r w:rsidRPr="00491E4D">
        <w:rPr>
          <w:rFonts w:ascii="Helvetica" w:hAnsi="Helvetica"/>
          <w:b/>
          <w:bCs/>
          <w:lang w:val="en-US"/>
        </w:rPr>
        <w:t>4.2.2 Spectral signatures by year</w:t>
      </w:r>
    </w:p>
    <w:p w14:paraId="2CAFEC7E" w14:textId="741075A9" w:rsidR="00745E2E" w:rsidRDefault="00745E2E" w:rsidP="001343A0">
      <w:pPr>
        <w:rPr>
          <w:rFonts w:ascii="Helvetica" w:hAnsi="Helvetica"/>
          <w:b/>
          <w:bCs/>
          <w:lang w:val="en-US"/>
        </w:rPr>
      </w:pPr>
    </w:p>
    <w:p w14:paraId="367ED712" w14:textId="77777777" w:rsidR="00745E2E" w:rsidRDefault="00745E2E" w:rsidP="001343A0">
      <w:pPr>
        <w:rPr>
          <w:rFonts w:ascii="Helvetica" w:hAnsi="Helvetica"/>
          <w:b/>
          <w:bCs/>
          <w:lang w:val="en-US"/>
        </w:rPr>
      </w:pPr>
    </w:p>
    <w:p w14:paraId="71534DAE" w14:textId="2C03D9F9" w:rsidR="000B1CD0" w:rsidRDefault="00745E2E" w:rsidP="001343A0">
      <w:pPr>
        <w:rPr>
          <w:rFonts w:ascii="Helvetica" w:hAnsi="Helvetica"/>
          <w:b/>
          <w:bCs/>
          <w:lang w:val="en-US"/>
        </w:rPr>
      </w:pPr>
      <w:r>
        <w:rPr>
          <w:rFonts w:ascii="Helvetica" w:hAnsi="Helvetica"/>
          <w:noProof/>
          <w:lang w:val="en-US"/>
        </w:rPr>
        <w:lastRenderedPageBreak/>
        <w:drawing>
          <wp:inline distT="0" distB="0" distL="0" distR="0" wp14:anchorId="2B0A8453" wp14:editId="62A7F691">
            <wp:extent cx="5727700" cy="6068345"/>
            <wp:effectExtent l="0" t="0" r="0" b="254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5-03 at 17.29.08.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6068345"/>
                    </a:xfrm>
                    <a:prstGeom prst="rect">
                      <a:avLst/>
                    </a:prstGeom>
                  </pic:spPr>
                </pic:pic>
              </a:graphicData>
            </a:graphic>
          </wp:inline>
        </w:drawing>
      </w:r>
    </w:p>
    <w:p w14:paraId="2ACE007F" w14:textId="7F09AC59" w:rsidR="00F213EB" w:rsidRDefault="00F213EB" w:rsidP="001343A0">
      <w:pPr>
        <w:rPr>
          <w:rFonts w:ascii="Helvetica" w:hAnsi="Helvetica"/>
          <w:b/>
          <w:bCs/>
          <w:lang w:val="en-US"/>
        </w:rPr>
      </w:pPr>
    </w:p>
    <w:p w14:paraId="0DC6C5A7" w14:textId="77777777" w:rsidR="00F213EB" w:rsidRDefault="00F213EB" w:rsidP="001343A0">
      <w:pPr>
        <w:rPr>
          <w:rFonts w:ascii="Helvetica" w:hAnsi="Helvetica"/>
          <w:b/>
          <w:bCs/>
          <w:lang w:val="en-US"/>
        </w:rPr>
      </w:pPr>
    </w:p>
    <w:p w14:paraId="691CA2CD" w14:textId="77777777" w:rsidR="001343A0" w:rsidRDefault="001343A0" w:rsidP="001343A0">
      <w:pPr>
        <w:rPr>
          <w:rFonts w:ascii="Helvetica" w:hAnsi="Helvetica"/>
          <w:b/>
          <w:bCs/>
          <w:lang w:val="en-US"/>
        </w:rPr>
      </w:pPr>
    </w:p>
    <w:p w14:paraId="5E67B3F9" w14:textId="77777777" w:rsidR="005819C1" w:rsidRDefault="001343A0" w:rsidP="001343A0">
      <w:pPr>
        <w:rPr>
          <w:rFonts w:ascii="Helvetica" w:hAnsi="Helvetica"/>
          <w:lang w:val="en-US"/>
        </w:rPr>
      </w:pPr>
      <w:r>
        <w:rPr>
          <w:rFonts w:ascii="Helvetica" w:hAnsi="Helvetica"/>
          <w:lang w:val="en-US"/>
        </w:rPr>
        <w:t>Between years variation in spectral signatures may be attributed to inconsistent conditions at the time of measurement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sidR="001D1BF2">
        <w:rPr>
          <w:rFonts w:ascii="Helvetica" w:hAnsi="Helvetica"/>
          <w:lang w:val="en-US"/>
        </w:rPr>
        <w:t xml:space="preserve">, </w:t>
      </w:r>
      <w:r>
        <w:rPr>
          <w:rFonts w:ascii="Helvetica" w:hAnsi="Helvetica"/>
          <w:lang w:val="en-US"/>
        </w:rPr>
        <w:t xml:space="preserve">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sidR="000B1CD0">
        <w:rPr>
          <w:rFonts w:ascii="Helvetica" w:hAnsi="Helvetica"/>
          <w:lang w:val="en-US"/>
        </w:rPr>
        <w:t>the ability to replicate measurements between years</w:t>
      </w:r>
      <w:r>
        <w:rPr>
          <w:rFonts w:ascii="Helvetica" w:hAnsi="Helvetica"/>
          <w:lang w:val="en-US"/>
        </w:rPr>
        <w:t xml:space="preserve"> </w:t>
      </w:r>
      <w:r>
        <w:rPr>
          <w:rFonts w:ascii="Helvetica" w:hAnsi="Helvetica"/>
          <w:lang w:val="en-US"/>
        </w:rPr>
        <w:fldChar w:fldCharType="begin"/>
      </w:r>
      <w:r w:rsidR="000B1CD0">
        <w:rPr>
          <w:rFonts w:ascii="Helvetica" w:hAnsi="Helvetica"/>
          <w:lang w:val="en-US"/>
        </w:rPr>
        <w:instrText xml:space="preserve"> ADDIN ZOTERO_ITEM CSL_CITATION {"citationID":"KNDQr6tb","properties":{"formattedCitation":"(Beamish et al., 2017; Hope et al., 1993)","plainCitation":"(Beamish et al., 2017; Hope et al., 199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sidR="000B1CD0">
        <w:rPr>
          <w:rFonts w:ascii="Helvetica" w:hAnsi="Helvetica"/>
          <w:noProof/>
          <w:lang w:val="en-US"/>
        </w:rPr>
        <w:t>(Beamish et al., 2017; Hope et al., 1993)</w:t>
      </w:r>
      <w:r>
        <w:rPr>
          <w:rFonts w:ascii="Helvetica" w:hAnsi="Helvetica"/>
          <w:lang w:val="en-US"/>
        </w:rPr>
        <w:fldChar w:fldCharType="end"/>
      </w:r>
      <w:r>
        <w:rPr>
          <w:rFonts w:ascii="Helvetica" w:hAnsi="Helvetica"/>
          <w:lang w:val="en-US"/>
        </w:rPr>
        <w:t>.</w:t>
      </w:r>
    </w:p>
    <w:p w14:paraId="2D2DDF1B" w14:textId="77777777" w:rsidR="005819C1" w:rsidRDefault="005819C1" w:rsidP="001343A0">
      <w:pPr>
        <w:rPr>
          <w:rFonts w:ascii="Helvetica" w:hAnsi="Helvetica"/>
          <w:lang w:val="en-US"/>
        </w:rPr>
      </w:pPr>
    </w:p>
    <w:p w14:paraId="5AAE79AE" w14:textId="615549CE" w:rsidR="0034745D" w:rsidRDefault="005819C1" w:rsidP="001343A0">
      <w:pPr>
        <w:rPr>
          <w:rFonts w:ascii="Helvetica" w:hAnsi="Helvetica"/>
          <w:lang w:val="en-US"/>
        </w:rPr>
      </w:pPr>
      <w:r>
        <w:rPr>
          <w:rFonts w:ascii="Helvetica" w:hAnsi="Helvetica"/>
          <w:lang w:val="en-US"/>
        </w:rPr>
        <w:t xml:space="preserve">Increased could cover at time of 2018 measurements may have </w:t>
      </w:r>
      <w:r w:rsidR="00BA0DF1">
        <w:rPr>
          <w:rFonts w:ascii="Helvetica" w:hAnsi="Helvetica"/>
          <w:lang w:val="en-US"/>
        </w:rPr>
        <w:t xml:space="preserve">confounded spectral measurements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Pr>
          <w:rFonts w:ascii="Helvetica" w:hAnsi="Helvetica"/>
          <w:lang w:val="en-US"/>
        </w:rPr>
        <w:t>.</w:t>
      </w:r>
      <w:r w:rsidR="00BA0DF1">
        <w:rPr>
          <w:rFonts w:ascii="Helvetica" w:hAnsi="Helvetica"/>
          <w:lang w:val="en-US"/>
        </w:rPr>
        <w:t xml:space="preserve"> Measurements where calibrated for solar </w:t>
      </w:r>
      <w:r w:rsidR="00BA0DF1">
        <w:rPr>
          <w:rFonts w:ascii="Helvetica" w:hAnsi="Helvetica"/>
          <w:lang w:val="en-US"/>
        </w:rPr>
        <w:t xml:space="preserve">irradiance conditions calibration </w:t>
      </w:r>
      <w:r w:rsidR="00BA0DF1">
        <w:rPr>
          <w:rFonts w:ascii="Helvetica" w:hAnsi="Helvetica"/>
          <w:lang w:val="en-US"/>
        </w:rPr>
        <w:t>making cloud cover an unlikely source for the observed difference between years.</w:t>
      </w:r>
      <w:r w:rsidR="0034745D">
        <w:rPr>
          <w:rFonts w:ascii="Helvetica" w:hAnsi="Helvetica"/>
          <w:lang w:val="en-US"/>
        </w:rPr>
        <w:t xml:space="preserve"> </w:t>
      </w:r>
      <w:r w:rsidR="001D281E">
        <w:rPr>
          <w:rFonts w:ascii="Helvetica" w:hAnsi="Helvetica"/>
          <w:lang w:val="en-US"/>
        </w:rPr>
        <w:t>Short growing season at high</w:t>
      </w:r>
      <w:r w:rsidR="00453FD3">
        <w:rPr>
          <w:rFonts w:ascii="Helvetica" w:hAnsi="Helvetica"/>
          <w:lang w:val="en-US"/>
        </w:rPr>
        <w:t xml:space="preserve"> latitudes result in rapid sifts in phenology</w:t>
      </w:r>
      <w:r w:rsidR="00525BA3">
        <w:rPr>
          <w:rFonts w:ascii="Helvetica" w:hAnsi="Helvetica"/>
          <w:lang w:val="en-US"/>
        </w:rPr>
        <w:t xml:space="preserve"> (cite)</w:t>
      </w:r>
      <w:r w:rsidR="0034745D">
        <w:rPr>
          <w:rFonts w:ascii="Helvetica" w:hAnsi="Helvetica"/>
          <w:lang w:val="en-US"/>
        </w:rPr>
        <w:t>.</w:t>
      </w:r>
      <w:r w:rsidR="00453FD3">
        <w:rPr>
          <w:rFonts w:ascii="Helvetica" w:hAnsi="Helvetica"/>
          <w:lang w:val="en-US"/>
        </w:rPr>
        <w:t xml:space="preserve"> </w:t>
      </w:r>
      <w:r w:rsidR="0038788C">
        <w:rPr>
          <w:rFonts w:ascii="Helvetica" w:hAnsi="Helvetica"/>
          <w:lang w:val="en-US"/>
        </w:rPr>
        <w:t xml:space="preserve">Measurement occurring 6 days earlier in 2019 would </w:t>
      </w:r>
      <w:r w:rsidR="0038788C">
        <w:rPr>
          <w:rFonts w:ascii="Helvetica" w:hAnsi="Helvetica"/>
          <w:lang w:val="en-US"/>
        </w:rPr>
        <w:lastRenderedPageBreak/>
        <w:t xml:space="preserve">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 xml:space="preserve">exhibiting typical </w:t>
      </w:r>
      <w:r w:rsidR="000E79A4">
        <w:rPr>
          <w:rFonts w:ascii="Helvetica" w:hAnsi="Helvetica"/>
          <w:lang w:val="en-US"/>
        </w:rPr>
        <w:t>maximum</w:t>
      </w:r>
      <w:r w:rsidR="00E212E0">
        <w:rPr>
          <w:rFonts w:ascii="Helvetica" w:hAnsi="Helvetica"/>
          <w:lang w:val="en-US"/>
        </w:rPr>
        <w:t xml:space="preserve"> canopy</w:t>
      </w:r>
      <w:r w:rsidR="000E79A4">
        <w:rPr>
          <w:rFonts w:ascii="Helvetica" w:hAnsi="Helvetica"/>
          <w:lang w:val="en-US"/>
        </w:rPr>
        <w:t xml:space="preserve"> </w:t>
      </w:r>
      <w:r w:rsidR="000E79A4">
        <w:rPr>
          <w:rFonts w:ascii="Helvetica" w:hAnsi="Helvetica"/>
          <w:lang w:val="en-US"/>
        </w:rPr>
        <w:t>characterizes</w:t>
      </w:r>
      <w:r w:rsidR="00E212E0">
        <w:rPr>
          <w:rFonts w:ascii="Helvetica" w:hAnsi="Helvetica"/>
          <w:lang w:val="en-US"/>
        </w:rPr>
        <w:t xml:space="preserve">, while in 2018 vegetation would be beginning to </w:t>
      </w:r>
      <w:r w:rsidR="00E212E0">
        <w:rPr>
          <w:rFonts w:ascii="Helvetica" w:hAnsi="Helvetica"/>
          <w:lang w:val="en-US"/>
        </w:rPr>
        <w:t>senescence</w:t>
      </w:r>
      <w:r w:rsidR="00E212E0">
        <w:rPr>
          <w:rFonts w:ascii="Helvetica" w:hAnsi="Helvetica"/>
          <w:lang w:val="en-US"/>
        </w:rPr>
        <w:t>.</w:t>
      </w:r>
      <w:r w:rsidR="00787154">
        <w:rPr>
          <w:rFonts w:ascii="Helvetica" w:hAnsi="Helvetica"/>
          <w:lang w:val="en-US"/>
        </w:rPr>
        <w:t xml:space="preserve"> </w:t>
      </w:r>
    </w:p>
    <w:p w14:paraId="0AE65C0E" w14:textId="77777777" w:rsidR="0034745D" w:rsidRDefault="0034745D" w:rsidP="001343A0">
      <w:pPr>
        <w:rPr>
          <w:rFonts w:ascii="Helvetica" w:hAnsi="Helvetica"/>
          <w:lang w:val="en-US"/>
        </w:rPr>
      </w:pPr>
    </w:p>
    <w:p w14:paraId="3610999E" w14:textId="727EF0BC" w:rsidR="004A1F9E" w:rsidRDefault="00787154" w:rsidP="001343A0">
      <w:pPr>
        <w:rPr>
          <w:rFonts w:ascii="Helvetica" w:hAnsi="Helvetica"/>
          <w:lang w:val="en-US"/>
        </w:rPr>
      </w:pPr>
      <w:r>
        <w:rPr>
          <w:rFonts w:ascii="Helvetica" w:hAnsi="Helvetica"/>
          <w:lang w:val="en-US"/>
        </w:rPr>
        <w:t>Phenological phase influences how well vegetation types discriminate based on spectral signatures</w:t>
      </w:r>
      <w:r w:rsidR="0034745D">
        <w:rPr>
          <w:rFonts w:ascii="Helvetica" w:hAnsi="Helvetica"/>
          <w:lang w:val="en-US"/>
        </w:rPr>
        <w:t>, with senescence being when vegetation types are spectrally most distinct</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0034745D">
        <w:rPr>
          <w:rFonts w:ascii="Helvetica" w:hAnsi="Helvetica"/>
          <w:lang w:val="en-US"/>
        </w:rPr>
        <w:t xml:space="preserve">My results indicated that 2018  </w:t>
      </w:r>
      <w:r>
        <w:rPr>
          <w:rFonts w:ascii="Helvetica" w:hAnsi="Helvetica"/>
          <w:lang w:val="en-US"/>
        </w:rPr>
        <w:t xml:space="preserve">  </w:t>
      </w:r>
    </w:p>
    <w:p w14:paraId="37C531C9" w14:textId="77777777" w:rsidR="00745E2E" w:rsidRDefault="00745E2E" w:rsidP="001343A0">
      <w:pPr>
        <w:rPr>
          <w:rFonts w:ascii="Helvetica" w:hAnsi="Helvetica"/>
          <w:lang w:val="en-US"/>
        </w:rPr>
      </w:pPr>
    </w:p>
    <w:p w14:paraId="33F59BC0" w14:textId="77777777" w:rsidR="005819C1" w:rsidRDefault="005819C1" w:rsidP="001343A0">
      <w:pPr>
        <w:rPr>
          <w:rFonts w:ascii="Helvetica" w:hAnsi="Helvetica"/>
          <w:lang w:val="en-US"/>
        </w:rPr>
      </w:pPr>
    </w:p>
    <w:p w14:paraId="0A9E72D6" w14:textId="199A872D" w:rsidR="001343A0" w:rsidRDefault="00297335" w:rsidP="001343A0">
      <w:pPr>
        <w:rPr>
          <w:rFonts w:ascii="Helvetica" w:hAnsi="Helvetica"/>
          <w:lang w:val="en-US"/>
        </w:rPr>
      </w:pPr>
      <w:r>
        <w:rPr>
          <w:rFonts w:ascii="Helvetica" w:hAnsi="Helvetica"/>
          <w:lang w:val="en-US"/>
        </w:rPr>
        <w:t>P</w:t>
      </w:r>
      <w:r w:rsidR="001343A0">
        <w:rPr>
          <w:rFonts w:ascii="Helvetica" w:hAnsi="Helvetica"/>
          <w:lang w:val="en-US"/>
        </w:rPr>
        <w:t xml:space="preserve">revailing seasonal weather conditions influence </w:t>
      </w:r>
      <w:r w:rsidR="001343A0" w:rsidRPr="001D1BF2">
        <w:rPr>
          <w:rFonts w:ascii="Helvetica" w:hAnsi="Helvetica"/>
          <w:lang w:val="en-US"/>
        </w:rPr>
        <w:t>factors such as soil moister, canopy/leaf structure</w:t>
      </w:r>
      <w:r w:rsidR="001343A0">
        <w:rPr>
          <w:rFonts w:ascii="Helvetica" w:hAnsi="Helvetica"/>
          <w:lang w:val="en-US"/>
        </w:rPr>
        <w:t xml:space="preserve"> </w:t>
      </w:r>
      <w:r w:rsidR="001343A0">
        <w:rPr>
          <w:rFonts w:ascii="Helvetica" w:hAnsi="Helvetica"/>
          <w:lang w:val="en-US"/>
        </w:rPr>
        <w:fldChar w:fldCharType="begin"/>
      </w:r>
      <w:r w:rsidR="001343A0">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Ollinger, 2011; Wang, et al., 2016)</w:t>
      </w:r>
      <w:r w:rsidR="001343A0">
        <w:rPr>
          <w:rFonts w:ascii="Helvetica" w:hAnsi="Helvetica"/>
          <w:lang w:val="en-US"/>
        </w:rPr>
        <w:fldChar w:fldCharType="end"/>
      </w:r>
      <w:r w:rsidR="001343A0">
        <w:rPr>
          <w:rFonts w:ascii="Helvetica" w:hAnsi="Helvetica"/>
          <w:lang w:val="en-US"/>
        </w:rPr>
        <w:t>.</w:t>
      </w:r>
      <w:r w:rsidR="00CB2E0B">
        <w:rPr>
          <w:rFonts w:ascii="Helvetica" w:hAnsi="Helvetica"/>
          <w:lang w:val="en-US"/>
        </w:rPr>
        <w:t xml:space="preserve"> 2018 plots may </w:t>
      </w:r>
      <w:r w:rsidR="005819C1">
        <w:rPr>
          <w:rFonts w:ascii="Helvetica" w:hAnsi="Helvetica"/>
          <w:lang w:val="en-US"/>
        </w:rPr>
        <w:t>have While</w:t>
      </w:r>
      <w:r w:rsidR="007D4AB7">
        <w:rPr>
          <w:rFonts w:ascii="Helvetica" w:hAnsi="Helvetica"/>
          <w:lang w:val="en-US"/>
        </w:rPr>
        <w:t xml:space="preserve"> </w:t>
      </w:r>
      <w:r w:rsidR="007D4AB7" w:rsidRPr="00491E4D">
        <w:rPr>
          <w:rFonts w:ascii="Helvetica" w:hAnsi="Helvetica"/>
          <w:lang w:val="en-US"/>
        </w:rPr>
        <w:t xml:space="preserve">obtained reflectance values were subset </w:t>
      </w:r>
      <w:r w:rsidR="007D4AB7">
        <w:rPr>
          <w:rFonts w:ascii="Helvetica" w:hAnsi="Helvetica"/>
          <w:lang w:val="en-US"/>
        </w:rPr>
        <w:t>to cover the same spectral range, Differences in sensor resolution may have resulted in additional differences</w:t>
      </w:r>
      <w:r w:rsidR="00E212E0">
        <w:rPr>
          <w:rFonts w:ascii="Helvetica" w:hAnsi="Helvetica"/>
          <w:lang w:val="en-US"/>
        </w:rPr>
        <w:t>.</w:t>
      </w:r>
      <w:r w:rsidR="007D4AB7">
        <w:rPr>
          <w:rFonts w:ascii="Helvetica" w:hAnsi="Helvetica"/>
          <w:lang w:val="en-US"/>
        </w:rPr>
        <w:t xml:space="preserve"> </w:t>
      </w:r>
    </w:p>
    <w:p w14:paraId="630FFD4A" w14:textId="77777777" w:rsidR="003667BA" w:rsidRDefault="003667BA" w:rsidP="001343A0">
      <w:pPr>
        <w:rPr>
          <w:rFonts w:ascii="Helvetica" w:hAnsi="Helvetica"/>
          <w:lang w:val="en-US"/>
        </w:rPr>
      </w:pPr>
    </w:p>
    <w:p w14:paraId="7BCCA42C" w14:textId="46DA0645" w:rsidR="001343A0" w:rsidRDefault="001343A0" w:rsidP="001343A0">
      <w:pPr>
        <w:rPr>
          <w:rFonts w:ascii="Helvetica" w:hAnsi="Helvetica"/>
          <w:lang w:val="en-US"/>
        </w:rPr>
      </w:pPr>
      <w:r>
        <w:rPr>
          <w:rFonts w:ascii="Helvetica" w:hAnsi="Helvetica"/>
          <w:lang w:val="en-US"/>
        </w:rPr>
        <w:t xml:space="preserve">Deviations in methodology when measuring vegetation reflectance may have additionally contributed to differences in spectral signatures.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proportionally greater influence of small scale environmental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visibility (</w:t>
      </w:r>
      <w:r w:rsidR="00E212E0">
        <w:rPr>
          <w:rFonts w:ascii="Helvetica" w:hAnsi="Helvetica"/>
          <w:lang w:val="en-US"/>
        </w:rPr>
        <w:t xml:space="preserve">KO </w:t>
      </w:r>
      <w:r w:rsidR="007A0633">
        <w:rPr>
          <w:rFonts w:ascii="Helvetica" w:hAnsi="Helvetica"/>
          <w:lang w:val="en-US"/>
        </w:rPr>
        <w:t xml:space="preserve">5% </w:t>
      </w:r>
      <w:proofErr w:type="gramStart"/>
      <w:r w:rsidR="007A0633">
        <w:rPr>
          <w:rFonts w:ascii="Helvetica" w:hAnsi="Helvetica"/>
          <w:lang w:val="en-US"/>
        </w:rPr>
        <w:t xml:space="preserve">vs </w:t>
      </w:r>
      <w:r w:rsidR="00E212E0">
        <w:rPr>
          <w:rFonts w:ascii="Helvetica" w:hAnsi="Helvetica"/>
          <w:lang w:val="en-US"/>
        </w:rPr>
        <w:t xml:space="preserve"> HE</w:t>
      </w:r>
      <w:proofErr w:type="gramEnd"/>
      <w:r w:rsidR="00E212E0">
        <w:rPr>
          <w:rFonts w:ascii="Helvetica" w:hAnsi="Helvetica"/>
          <w:lang w:val="en-US"/>
        </w:rPr>
        <w:t xml:space="preserve"> </w:t>
      </w:r>
      <w:r w:rsidR="007A0633">
        <w:rPr>
          <w:rFonts w:ascii="Helvetica" w:hAnsi="Helvetica"/>
          <w:lang w:val="en-US"/>
        </w:rPr>
        <w:t xml:space="preserve">1.3% </w:t>
      </w:r>
      <w:r w:rsidR="00E212E0">
        <w:rPr>
          <w:rFonts w:ascii="Helvetica" w:hAnsi="Helvetica"/>
          <w:lang w:val="en-US"/>
        </w:rPr>
        <w:t>total cover</w:t>
      </w:r>
      <w:r w:rsidR="007A0633">
        <w:rPr>
          <w:rFonts w:ascii="Helvetica" w:hAnsi="Helvetica"/>
          <w:lang w:val="en-US"/>
        </w:rPr>
        <w:t>)</w:t>
      </w:r>
      <w:r w:rsidR="00E212E0">
        <w:rPr>
          <w:rFonts w:ascii="Helvetica" w:hAnsi="Helvetica"/>
          <w:lang w:val="en-US"/>
        </w:rPr>
        <w:t xml:space="preserve">. </w:t>
      </w:r>
      <w:r>
        <w:rPr>
          <w:rFonts w:ascii="Helvetica" w:hAnsi="Helvetica"/>
          <w:lang w:val="en-US"/>
        </w:rPr>
        <w:t xml:space="preserve">greater change-inclusion of these factors and may explain higher observed reflectance in 2019. The divergence of spectral signatures between years, and multiple potential error sources highlights the challenges of using spectral data in artic sites. </w:t>
      </w:r>
    </w:p>
    <w:p w14:paraId="1AD99F9E" w14:textId="29CD1D95" w:rsidR="00453FD3" w:rsidRDefault="00453FD3" w:rsidP="001343A0">
      <w:pPr>
        <w:rPr>
          <w:rFonts w:ascii="Helvetica" w:hAnsi="Helvetica"/>
          <w:lang w:val="en-US"/>
        </w:rPr>
      </w:pPr>
    </w:p>
    <w:p w14:paraId="3CF4A4E9" w14:textId="75FDC65F" w:rsidR="00453FD3" w:rsidRDefault="00453FD3" w:rsidP="001343A0">
      <w:pPr>
        <w:rPr>
          <w:rFonts w:ascii="Helvetica" w:hAnsi="Helvetica"/>
          <w:lang w:val="en-US"/>
        </w:rPr>
      </w:pPr>
      <w:r>
        <w:rPr>
          <w:rFonts w:ascii="Helvetica" w:hAnsi="Helvetica"/>
          <w:lang w:val="en-US"/>
        </w:rPr>
        <w:t xml:space="preserve">To see what environmental factors influenced mean reflectance and spectral diversity, I ordinated 2018 and 2019 data separately. I found shrub cover and environmental factors that consistent corresponded with mean reflectance or spectral diversity in both years. This indicates that no </w:t>
      </w:r>
      <w:proofErr w:type="spellStart"/>
      <w:r>
        <w:rPr>
          <w:rFonts w:ascii="Helvetica" w:hAnsi="Helvetica"/>
          <w:lang w:val="en-US"/>
        </w:rPr>
        <w:t>en</w:t>
      </w:r>
      <w:proofErr w:type="spellEnd"/>
      <w:r>
        <w:rPr>
          <w:rFonts w:ascii="Helvetica" w:hAnsi="Helvetica"/>
          <w:lang w:val="en-US"/>
        </w:rPr>
        <w:t xml:space="preserve">  </w:t>
      </w:r>
    </w:p>
    <w:p w14:paraId="74C31ACD" w14:textId="77777777" w:rsidR="001343A0" w:rsidRDefault="001343A0"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12B497E0" w14:textId="77777777" w:rsidR="001343A0" w:rsidRDefault="001343A0" w:rsidP="001343A0">
      <w:pPr>
        <w:rPr>
          <w:rFonts w:ascii="Helvetica" w:hAnsi="Helvetica"/>
          <w:lang w:val="en-US"/>
        </w:rPr>
      </w:pPr>
    </w:p>
    <w:p w14:paraId="35333355" w14:textId="77777777" w:rsidR="001343A0" w:rsidRDefault="001343A0" w:rsidP="001343A0">
      <w:pPr>
        <w:rPr>
          <w:rFonts w:ascii="Helvetica" w:hAnsi="Helvetica"/>
          <w:lang w:val="en-US"/>
        </w:rPr>
      </w:pPr>
      <w:r>
        <w:rPr>
          <w:rFonts w:ascii="Helvetica" w:hAnsi="Helvetica"/>
          <w:lang w:val="en-US"/>
        </w:rPr>
        <w:t xml:space="preserve">Although irradiance conditions are calibration </w:t>
      </w:r>
    </w:p>
    <w:p w14:paraId="08451E3F" w14:textId="77777777" w:rsidR="001343A0" w:rsidRDefault="001343A0" w:rsidP="001343A0">
      <w:pPr>
        <w:rPr>
          <w:rFonts w:ascii="Helvetica" w:hAnsi="Helvetica"/>
          <w:lang w:val="en-US"/>
        </w:rPr>
      </w:pPr>
      <w:r>
        <w:rPr>
          <w:rFonts w:ascii="Helvetica" w:hAnsi="Helvetica"/>
          <w:lang w:val="en-US"/>
        </w:rPr>
        <w:t xml:space="preserve">Despite this, spectral signatures between years vegetation types should remain constant, as </w:t>
      </w:r>
      <w:r w:rsidRPr="00491E4D">
        <w:rPr>
          <w:rFonts w:ascii="Helvetica" w:hAnsi="Helvetica"/>
          <w:lang w:val="en-US"/>
        </w:rPr>
        <w:t xml:space="preserve">measurements where calibrated </w:t>
      </w:r>
      <w:r>
        <w:rPr>
          <w:rFonts w:ascii="Helvetica" w:hAnsi="Helvetica"/>
          <w:lang w:val="en-US"/>
        </w:rPr>
        <w:t>through reference measurements. It is therefore likely that additional factors influenced between year variability.</w:t>
      </w:r>
    </w:p>
    <w:p w14:paraId="5EA60C9C" w14:textId="47175077" w:rsidR="001343A0" w:rsidRDefault="001343A0" w:rsidP="001343A0">
      <w:pPr>
        <w:rPr>
          <w:rFonts w:ascii="Helvetica" w:hAnsi="Helvetica"/>
          <w:lang w:val="en-US"/>
        </w:rPr>
      </w:pPr>
    </w:p>
    <w:p w14:paraId="6476BDB8" w14:textId="6AE33364" w:rsidR="000B1CD0" w:rsidRDefault="000B1CD0" w:rsidP="001343A0">
      <w:pPr>
        <w:rPr>
          <w:rFonts w:ascii="Helvetica" w:hAnsi="Helvetica"/>
          <w:lang w:val="en-US"/>
        </w:rPr>
      </w:pPr>
      <w:r>
        <w:rPr>
          <w:rFonts w:ascii="Helvetica" w:hAnsi="Helvetica"/>
          <w:lang w:val="en-US"/>
        </w:rPr>
        <w:t>Lichen cover increases reflectance in ultraviolet</w:t>
      </w:r>
    </w:p>
    <w:p w14:paraId="29377B8D" w14:textId="508BA7F7" w:rsidR="007D4AB7" w:rsidRDefault="007D4AB7" w:rsidP="001343A0">
      <w:pPr>
        <w:rPr>
          <w:rFonts w:ascii="Helvetica" w:hAnsi="Helvetica"/>
          <w:lang w:val="en-US"/>
        </w:rPr>
      </w:pPr>
    </w:p>
    <w:p w14:paraId="18B77D1C" w14:textId="52474E7F" w:rsidR="007D4AB7" w:rsidRPr="00491E4D" w:rsidRDefault="007D4AB7" w:rsidP="001343A0">
      <w:pPr>
        <w:rPr>
          <w:rFonts w:ascii="Helvetica" w:hAnsi="Helvetica"/>
          <w:lang w:val="en-US"/>
        </w:rPr>
      </w:pPr>
      <w:r>
        <w:rPr>
          <w:rFonts w:ascii="Helvetica" w:hAnsi="Helvetica"/>
          <w:lang w:val="en-US"/>
        </w:rPr>
        <w:t>At high latitudes, short growing season can result in rapid phenology change (cite).</w:t>
      </w:r>
    </w:p>
    <w:p w14:paraId="233E9F94" w14:textId="77777777"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347CC19D" w14:textId="62F2143C" w:rsidR="001343A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how well spectral signatures can be used to identify vegetation types.</w:t>
      </w:r>
    </w:p>
    <w:p w14:paraId="311C7D80" w14:textId="77777777" w:rsidR="001343A0" w:rsidRDefault="001343A0" w:rsidP="001343A0">
      <w:pPr>
        <w:pStyle w:val="NormalWeb"/>
        <w:rPr>
          <w:rFonts w:ascii="Helvetica" w:hAnsi="Helvetica"/>
          <w:lang w:val="en-US"/>
        </w:rPr>
      </w:pPr>
      <w:r>
        <w:rPr>
          <w:rFonts w:ascii="Helvetica" w:hAnsi="Helvetica"/>
          <w:lang w:val="en-US"/>
        </w:rPr>
        <w:lastRenderedPageBreak/>
        <w:t xml:space="preserve">Mixed plots where selected based on visually exhibiting characteristic Herschel or Komakuk features. I expected that when ordinated, mixed plots would split into two groups, each corresponding with one vegetation type. Yet, I found that mixed Herschel plots occupied their own region in ordinal space. This may be result of regional heterogeneity in either </w:t>
      </w:r>
      <w:proofErr w:type="spellStart"/>
      <w:r>
        <w:rPr>
          <w:rFonts w:ascii="Helvetica" w:hAnsi="Helvetica"/>
          <w:lang w:val="en-US"/>
        </w:rPr>
        <w:t>i</w:t>
      </w:r>
      <w:proofErr w:type="spellEnd"/>
      <w:r>
        <w:rPr>
          <w:rFonts w:ascii="Helvetica" w:hAnsi="Helvetica"/>
          <w:lang w:val="en-US"/>
        </w:rPr>
        <w:t xml:space="preserve">) vegetation compositional structure and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or ii) that environmental factors may have had  greater influence on spectral signatures than vegetation type. This suggests that at regional scales additional sources of heterogeneity may reduce spectral signatures distinctness, making vegetation types more challenging to discriminate.</w:t>
      </w:r>
    </w:p>
    <w:p w14:paraId="2D076CB2" w14:textId="77777777" w:rsidR="001343A0" w:rsidRDefault="001343A0" w:rsidP="001343A0">
      <w:pPr>
        <w:pStyle w:val="NormalWeb"/>
        <w:rPr>
          <w:rFonts w:ascii="Helvetica" w:hAnsi="Helvetica"/>
          <w:lang w:val="en-US"/>
        </w:rPr>
      </w:pPr>
      <w:r>
        <w:rPr>
          <w:rFonts w:ascii="Helvetica" w:hAnsi="Helvetica"/>
          <w:lang w:val="en-US"/>
        </w:rPr>
        <w:t>Add cs</w:t>
      </w:r>
    </w:p>
    <w:p w14:paraId="10E1B04C" w14:textId="77777777" w:rsidR="001343A0" w:rsidRDefault="001343A0" w:rsidP="001343A0">
      <w:pPr>
        <w:pStyle w:val="NormalWeb"/>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3D351FF6" w14:textId="77777777" w:rsidR="001343A0" w:rsidRDefault="001343A0" w:rsidP="001343A0">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3A17FDBB" w14:textId="77777777" w:rsidR="001343A0" w:rsidRPr="00416C02" w:rsidRDefault="001343A0" w:rsidP="001343A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77777777" w:rsidR="001343A0" w:rsidRPr="004E73FC" w:rsidRDefault="001343A0" w:rsidP="001343A0">
      <w:pPr>
        <w:rPr>
          <w:rFonts w:ascii="Helvetica" w:hAnsi="Helvetica"/>
          <w:b/>
          <w:bCs/>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110B0DB8" w14:textId="1E9D7C16" w:rsidR="00EB70CF" w:rsidRDefault="001343A0" w:rsidP="001343A0">
      <w:pPr>
        <w:pStyle w:val="NormalWeb"/>
        <w:rPr>
          <w:rFonts w:ascii="Helvetica" w:hAnsi="Helvetica"/>
          <w:lang w:val="en-US"/>
        </w:rPr>
      </w:pPr>
      <w:r>
        <w:rPr>
          <w:rFonts w:ascii="Helvetica" w:hAnsi="Helvetica"/>
          <w:lang w:val="en-US"/>
        </w:rPr>
        <w:lastRenderedPageBreak/>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xml:space="preserve">. </w:t>
      </w:r>
      <w:r w:rsidR="00457BC9">
        <w:rPr>
          <w:rFonts w:ascii="Helvetica" w:hAnsi="Helvetica"/>
          <w:lang w:val="en-US"/>
        </w:rPr>
        <w:t>W</w:t>
      </w:r>
      <w:r w:rsidR="00EB70CF">
        <w:rPr>
          <w:rFonts w:ascii="Helvetica" w:hAnsi="Helvetica"/>
          <w:lang w:val="en-US"/>
        </w:rPr>
        <w:t xml:space="preserve">hile differences in mean reflectance are greatest in the NIR and IR regions, </w:t>
      </w:r>
      <w:r w:rsidR="00457BC9">
        <w:rPr>
          <w:rFonts w:ascii="Helvetica" w:hAnsi="Helvetica"/>
          <w:lang w:val="en-US"/>
        </w:rPr>
        <w:t xml:space="preserve">this indicates that bands in the bands </w:t>
      </w:r>
    </w:p>
    <w:p w14:paraId="443A714F" w14:textId="08A730E2" w:rsidR="001343A0" w:rsidRDefault="001343A0" w:rsidP="001343A0">
      <w:pPr>
        <w:pStyle w:val="NormalWeb"/>
        <w:rPr>
          <w:rFonts w:ascii="Helvetica" w:hAnsi="Helvetica"/>
          <w:lang w:val="en-US"/>
        </w:rPr>
      </w:pPr>
      <w:r>
        <w:rPr>
          <w:rFonts w:ascii="Helvetica" w:hAnsi="Helvetica"/>
          <w:lang w:val="en-US"/>
        </w:rPr>
        <w:t xml:space="preserve"> differences in pigmentation are more distinct between vegetation types than canopy complexity and structure. 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1119CCAD" w14:textId="77777777" w:rsidR="001343A0"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77777777" w:rsidR="001343A0" w:rsidRPr="000A3A5A" w:rsidRDefault="001343A0" w:rsidP="001343A0">
      <w:pPr>
        <w:pStyle w:val="NormalWeb"/>
        <w:rPr>
          <w:rFonts w:ascii="Helvetica" w:hAnsi="Helvetica"/>
          <w:b/>
          <w:bCs/>
          <w:lang w:val="en-US"/>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637ECE23" w14:textId="6CC0221A" w:rsidR="001343A0"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It is anticipated this is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NIR region and the observed stable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58C36D63" w:rsidR="001343A0" w:rsidRDefault="00EB4D3A" w:rsidP="001343A0">
      <w:pPr>
        <w:pStyle w:val="NormalWeb"/>
        <w:rPr>
          <w:rFonts w:ascii="Helvetica" w:hAnsi="Helvetica"/>
          <w:lang w:val="en-US"/>
        </w:rPr>
      </w:pPr>
      <w:r>
        <w:rPr>
          <w:rFonts w:ascii="Helvetica" w:hAnsi="Helvetica"/>
          <w:lang w:val="en-US"/>
        </w:rPr>
        <w:t>bands</w:t>
      </w:r>
      <w:r w:rsidR="001343A0" w:rsidRPr="00491E4D">
        <w:rPr>
          <w:rFonts w:ascii="Helvetica" w:hAnsi="Helvetica"/>
          <w:lang w:val="en-US"/>
        </w:rPr>
        <w:t xml:space="preserve"> are outside of the range covered by NDVI methods for vegetation discrimination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Schweiger et al., 2017)</w:t>
      </w:r>
      <w:r w:rsidR="001343A0" w:rsidRPr="00491E4D">
        <w:rPr>
          <w:rFonts w:ascii="Helvetica" w:hAnsi="Helvetica"/>
          <w:lang w:val="en-US"/>
        </w:rPr>
        <w:fldChar w:fldCharType="end"/>
      </w:r>
      <w:r w:rsidR="001343A0"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lastRenderedPageBreak/>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7777777" w:rsidR="001343A0" w:rsidRDefault="001343A0" w:rsidP="001343A0">
      <w:pPr>
        <w:rPr>
          <w:rFonts w:ascii="Helvetica" w:hAnsi="Helvetica"/>
          <w:lang w:val="en-US"/>
        </w:rPr>
      </w:pPr>
    </w:p>
    <w:p w14:paraId="22172918" w14:textId="6D9452C3" w:rsidR="001343A0" w:rsidRDefault="001343A0" w:rsidP="001343A0">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Pr>
          <w:rFonts w:ascii="Helvetica" w:hAnsi="Helvetica"/>
          <w:lang w:val="en-US"/>
        </w:rPr>
        <w:t xml:space="preserve"> by. Therefore, I conducted an ad hoc automatic band selection using only 2019 data, that contained more distinct endmembers. Yet, I found significant visual correspondence with the original and post hoc selections. This suggests between year consistence in </w:t>
      </w:r>
      <w:r w:rsidR="00EB4D3A">
        <w:rPr>
          <w:rFonts w:ascii="Helvetica" w:hAnsi="Helvetica"/>
          <w:lang w:val="en-US"/>
        </w:rPr>
        <w:t>bands</w:t>
      </w:r>
      <w:r>
        <w:rPr>
          <w:rFonts w:ascii="Helvetica" w:hAnsi="Helvetica"/>
          <w:lang w:val="en-US"/>
        </w:rPr>
        <w:t xml:space="preserve"> that tended to be most discriminate. Alternatively, the most discriminative 2018/2019 </w:t>
      </w:r>
      <w:r w:rsidR="00EB4D3A">
        <w:rPr>
          <w:rFonts w:ascii="Helvetica" w:hAnsi="Helvetica"/>
          <w:lang w:val="en-US"/>
        </w:rPr>
        <w:t>bands</w:t>
      </w:r>
      <w:r>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432E173A" w14:textId="77777777" w:rsidR="001343A0" w:rsidRDefault="001343A0" w:rsidP="001343A0">
      <w:pPr>
        <w:rPr>
          <w:rFonts w:ascii="Helvetica" w:hAnsi="Helvetica"/>
          <w:lang w:val="en-US"/>
        </w:rPr>
      </w:pP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77777777" w:rsidR="001343A0" w:rsidRDefault="001343A0" w:rsidP="001343A0">
      <w:pPr>
        <w:rPr>
          <w:rFonts w:ascii="Helvetica" w:hAnsi="Helvetica"/>
          <w:lang w:val="en-US"/>
        </w:rPr>
      </w:pP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w:t>
      </w:r>
      <w:r w:rsidRPr="00AB6BF7">
        <w:rPr>
          <w:rFonts w:ascii="AdvOT596495f2" w:hAnsi="AdvOT596495f2"/>
          <w:lang w:val="en-US"/>
        </w:rPr>
        <w:lastRenderedPageBreak/>
        <w:t xml:space="preserve">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61EA13D7" w14:textId="77777777" w:rsidR="001343A0" w:rsidRDefault="001343A0" w:rsidP="001343A0">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C080F58" w14:textId="2D975037" w:rsidR="001343A0" w:rsidRDefault="001343A0" w:rsidP="001343A0">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w:t>
      </w:r>
      <w:r w:rsidR="00EB4D3A">
        <w:rPr>
          <w:rFonts w:ascii="Helvetica" w:hAnsi="Helvetica"/>
          <w:lang w:val="en-US"/>
        </w:rPr>
        <w:t>bands</w:t>
      </w:r>
      <w:r>
        <w:rPr>
          <w:rFonts w:ascii="Helvetica" w:hAnsi="Helvetica"/>
          <w:lang w:val="en-US"/>
        </w:rPr>
        <w:t xml:space="preserve"> included in manual and automatic selection. My manual selection was based on </w:t>
      </w:r>
      <w:r w:rsidR="00EB4D3A">
        <w:rPr>
          <w:rFonts w:ascii="Helvetica" w:hAnsi="Helvetica"/>
          <w:lang w:val="en-US"/>
        </w:rPr>
        <w:t>bands</w:t>
      </w:r>
      <w:r>
        <w:rPr>
          <w:rFonts w:ascii="Helvetica" w:hAnsi="Helvetica"/>
          <w:lang w:val="en-US"/>
        </w:rPr>
        <w:t xml:space="preserve">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w:t>
      </w:r>
      <w:r w:rsidR="00EB4D3A">
        <w:rPr>
          <w:rFonts w:ascii="Helvetica" w:hAnsi="Helvetica"/>
          <w:lang w:val="en-US"/>
        </w:rPr>
        <w:t>bands</w:t>
      </w:r>
      <w:r>
        <w:rPr>
          <w:rFonts w:ascii="Helvetica" w:hAnsi="Helvetica"/>
          <w:lang w:val="en-US"/>
        </w:rPr>
        <w:t xml:space="preserve"> that are best suited to spectrally discriminate vegetation generalizable across sites. </w:t>
      </w:r>
    </w:p>
    <w:p w14:paraId="0C41A6EC" w14:textId="77777777" w:rsidR="001343A0" w:rsidRPr="00BF5409" w:rsidRDefault="001343A0" w:rsidP="001343A0">
      <w:pPr>
        <w:pStyle w:val="NormalWeb"/>
        <w:rPr>
          <w:ins w:id="6"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 xml:space="preserve">ected radiation and are sensitive to factors such as leaf biochemistry, structural </w:t>
      </w:r>
      <w:r w:rsidRPr="00BF5409">
        <w:rPr>
          <w:rFonts w:ascii="AdvOT596495f2" w:hAnsi="AdvOT596495f2"/>
          <w:lang w:val="en-US"/>
        </w:rPr>
        <w:lastRenderedPageBreak/>
        <w:t>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4DAD5A44" w14:textId="77777777" w:rsidR="001343A0" w:rsidRPr="00F430F2" w:rsidRDefault="001343A0" w:rsidP="001343A0">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0E6CB4D4" w14:textId="42B370C4" w:rsidR="001343A0" w:rsidRDefault="001343A0" w:rsidP="001343A0">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w:t>
      </w:r>
      <w:r w:rsidR="00EB4D3A">
        <w:rPr>
          <w:rFonts w:ascii="Helvetica" w:hAnsi="Helvetica"/>
          <w:lang w:val="en-US"/>
        </w:rPr>
        <w:t>bands</w:t>
      </w:r>
      <w:r>
        <w:rPr>
          <w:rFonts w:ascii="Helvetica" w:hAnsi="Helvetica"/>
          <w:lang w:val="en-US"/>
        </w:rPr>
        <w:t xml:space="preserve">,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7B61DF7C" w14:textId="77777777" w:rsidR="001343A0" w:rsidRDefault="001343A0" w:rsidP="001343A0">
      <w:pPr>
        <w:pStyle w:val="NormalWeb"/>
        <w:rPr>
          <w:rFonts w:ascii="Helvetica" w:hAnsi="Helvetica"/>
          <w:lang w:val="en-US"/>
        </w:rPr>
      </w:pPr>
    </w:p>
    <w:p w14:paraId="74C79A45" w14:textId="77777777" w:rsidR="001343A0" w:rsidRDefault="001343A0" w:rsidP="001343A0">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28763D95" w14:textId="77777777" w:rsidR="001343A0" w:rsidRPr="00BF5409" w:rsidRDefault="001343A0" w:rsidP="001343A0">
      <w:pPr>
        <w:rPr>
          <w:rFonts w:ascii="Helvetica" w:hAnsi="Helvetica"/>
          <w:lang w:val="en-US"/>
        </w:rPr>
      </w:pPr>
    </w:p>
    <w:p w14:paraId="5B2541FD" w14:textId="77777777" w:rsidR="001343A0" w:rsidRPr="00491E4D" w:rsidRDefault="001343A0" w:rsidP="001343A0">
      <w:pPr>
        <w:rPr>
          <w:rFonts w:ascii="Times New Roman" w:eastAsia="Times New Roman" w:hAnsi="Times New Roman" w:cs="Times New Roman"/>
          <w:lang w:val="en-US" w:eastAsia="en-GB"/>
        </w:rPr>
      </w:pPr>
    </w:p>
    <w:p w14:paraId="3F615DFA" w14:textId="77777777" w:rsidR="001343A0" w:rsidRPr="00491E4D" w:rsidRDefault="001343A0" w:rsidP="001343A0">
      <w:pPr>
        <w:rPr>
          <w:rFonts w:ascii="Helvetica" w:hAnsi="Helvetica"/>
          <w:lang w:val="en-US"/>
        </w:rPr>
      </w:pPr>
    </w:p>
    <w:p w14:paraId="155F1C36" w14:textId="77777777" w:rsidR="001343A0" w:rsidRPr="00491E4D" w:rsidRDefault="001343A0" w:rsidP="001343A0">
      <w:pPr>
        <w:rPr>
          <w:rFonts w:ascii="Helvetica" w:hAnsi="Helvetica"/>
          <w:b/>
          <w:bCs/>
          <w:u w:val="single"/>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04BD0EED" w:rsidR="001343A0" w:rsidRPr="00491E4D" w:rsidRDefault="001343A0" w:rsidP="001343A0">
      <w:pPr>
        <w:pStyle w:val="NormalWeb"/>
        <w:rPr>
          <w:rFonts w:ascii="Helvetica" w:hAnsi="Helvetica"/>
          <w:b/>
          <w:bCs/>
          <w:lang w:val="en-US"/>
        </w:rPr>
      </w:pPr>
      <w:r w:rsidRPr="00491E4D">
        <w:rPr>
          <w:rFonts w:ascii="Helvetica" w:hAnsi="Helvetica"/>
          <w:b/>
          <w:bCs/>
          <w:lang w:val="en-US"/>
        </w:rPr>
        <w:lastRenderedPageBreak/>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0F826AE0" w14:textId="25B115C9" w:rsidR="001343A0"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ee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Add speculation and cs</w:t>
      </w:r>
    </w:p>
    <w:p w14:paraId="194ABB2A"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62FAFF0A"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8MKyigR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9E2634A" w14:textId="1A14B593" w:rsidR="001343A0" w:rsidRDefault="001343A0" w:rsidP="001343A0">
      <w:pPr>
        <w:pStyle w:val="NormalWeb"/>
        <w:rPr>
          <w:rFonts w:ascii="Helvetica" w:hAnsi="Helvetica"/>
          <w:lang w:val="en-US"/>
        </w:rPr>
      </w:pPr>
      <w:r>
        <w:rPr>
          <w:rFonts w:ascii="Helvetica" w:hAnsi="Helvetica"/>
          <w:lang w:val="en-US"/>
        </w:rPr>
        <w:lastRenderedPageBreak/>
        <w:t xml:space="preserve">My results indicated that </w:t>
      </w:r>
      <w:r w:rsidR="00E80016">
        <w:rPr>
          <w:rFonts w:ascii="Helvetica" w:hAnsi="Helvetica"/>
          <w:lang w:val="en-US"/>
        </w:rPr>
        <w:t>bare ground</w:t>
      </w:r>
      <w:r>
        <w:rPr>
          <w:rFonts w:ascii="Helvetica" w:hAnsi="Helvetica"/>
          <w:lang w:val="en-US"/>
        </w:rPr>
        <w:t xml:space="preserve"> </w:t>
      </w:r>
      <w:proofErr w:type="gramStart"/>
      <w:r>
        <w:rPr>
          <w:rFonts w:ascii="Helvetica" w:hAnsi="Helvetica"/>
          <w:lang w:val="en-US"/>
        </w:rPr>
        <w:t>do</w:t>
      </w:r>
      <w:proofErr w:type="gramEnd"/>
      <w:r>
        <w:rPr>
          <w:rFonts w:ascii="Helvetica" w:hAnsi="Helvetica"/>
          <w:lang w:val="en-US"/>
        </w:rPr>
        <w:t xml:space="preserve"> not have a significant relationship with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proofErr w:type="spellStart"/>
      <w:r>
        <w:rPr>
          <w:rFonts w:ascii="Helvetica" w:hAnsi="Helvetica"/>
          <w:lang w:val="en-US"/>
        </w:rPr>
        <w:t>moisters</w:t>
      </w:r>
      <w:proofErr w:type="spellEnd"/>
      <w:r>
        <w:rPr>
          <w:rFonts w:ascii="Helvetica" w:hAnsi="Helvetica"/>
          <w:lang w:val="en-US"/>
        </w:rPr>
        <w:t xml:space="preserve">), mosses, and lichen. this may provide more </w:t>
      </w:r>
      <w:proofErr w:type="spellStart"/>
      <w:r>
        <w:rPr>
          <w:rFonts w:ascii="Helvetica" w:hAnsi="Helvetica"/>
          <w:lang w:val="en-US"/>
        </w:rPr>
        <w:t>difinitve</w:t>
      </w:r>
      <w:proofErr w:type="spellEnd"/>
      <w:r>
        <w:rPr>
          <w:rFonts w:ascii="Helvetica" w:hAnsi="Helvetica"/>
          <w:lang w:val="en-US"/>
        </w:rPr>
        <w:t xml:space="preserve"> insight </w:t>
      </w:r>
    </w:p>
    <w:p w14:paraId="4CA042F5" w14:textId="77777777" w:rsidR="001343A0" w:rsidRDefault="001343A0" w:rsidP="001343A0">
      <w:pPr>
        <w:pStyle w:val="NormalWeb"/>
        <w:rPr>
          <w:rFonts w:ascii="Helvetica" w:hAnsi="Helvetica"/>
          <w:lang w:val="en-US"/>
        </w:rPr>
      </w:pPr>
    </w:p>
    <w:p w14:paraId="3B358B4B" w14:textId="70C09093" w:rsidR="001343A0" w:rsidRDefault="001343A0" w:rsidP="001343A0">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w:t>
      </w:r>
      <w:r w:rsidR="00E80016">
        <w:rPr>
          <w:rFonts w:ascii="Helvetica" w:hAnsi="Helvetica"/>
          <w:lang w:val="en-US"/>
        </w:rPr>
        <w:t>bare ground</w:t>
      </w:r>
      <w:r>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w:t>
      </w:r>
      <w:r>
        <w:rPr>
          <w:rFonts w:ascii="TimesNewRomanPSMT" w:hAnsi="TimesNewRomanPSMT"/>
        </w:rPr>
        <w:lastRenderedPageBreak/>
        <w:t xml:space="preserve">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44BB1B30" w14:textId="77777777" w:rsidR="001343A0" w:rsidRPr="00491E4D" w:rsidRDefault="001343A0" w:rsidP="001343A0">
      <w:pPr>
        <w:rPr>
          <w:rFonts w:ascii="Helvetica" w:hAnsi="Helvetica"/>
          <w:lang w:val="en-US"/>
        </w:rPr>
      </w:pPr>
      <w:r w:rsidRPr="001343A0">
        <w:rPr>
          <w:rFonts w:ascii="Helvetica" w:hAnsi="Helvetica"/>
          <w:lang w:val="en-US"/>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590ECC30" w14:textId="77777777" w:rsidR="001343A0" w:rsidRPr="00491E4D" w:rsidRDefault="001343A0" w:rsidP="001343A0">
      <w:pPr>
        <w:rPr>
          <w:rFonts w:ascii="Helvetica" w:hAnsi="Helvetica"/>
          <w:lang w:val="en-US"/>
        </w:rPr>
      </w:pPr>
    </w:p>
    <w:p w14:paraId="27BC3FC8" w14:textId="6732896B" w:rsidR="001343A0" w:rsidRPr="00491E4D" w:rsidRDefault="001343A0" w:rsidP="001343A0">
      <w:pPr>
        <w:rPr>
          <w:rFonts w:ascii="Helvetica" w:eastAsia="Times New Roman" w:hAnsi="Helvetica" w:cs="Times New Roman"/>
          <w:lang w:val="en-US"/>
        </w:rPr>
      </w:pPr>
      <w:r w:rsidRPr="00491E4D">
        <w:rPr>
          <w:rFonts w:ascii="Helvetica" w:eastAsia="Times New Roman" w:hAnsi="Helvetica" w:cs="Times New Roman"/>
          <w:lang w:val="en-US"/>
        </w:rPr>
        <w:t xml:space="preserve">I predict that </w:t>
      </w:r>
      <w:r w:rsidR="00E80016">
        <w:rPr>
          <w:rFonts w:ascii="Helvetica" w:eastAsia="Times New Roman" w:hAnsi="Helvetica" w:cs="Times New Roman"/>
          <w:lang w:val="en-US"/>
        </w:rPr>
        <w:t>bare ground</w:t>
      </w:r>
      <w:r w:rsidRPr="00491E4D">
        <w:rPr>
          <w:rFonts w:ascii="Helvetica" w:eastAsia="Times New Roman" w:hAnsi="Helvetica" w:cs="Times New Roman"/>
          <w:lang w:val="en-US"/>
        </w:rPr>
        <w:t xml:space="preserve">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7"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8"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9"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w:t>
      </w:r>
      <w:r w:rsidRPr="00491E4D">
        <w:rPr>
          <w:rFonts w:ascii="Helvetica" w:hAnsi="Helvetica"/>
          <w:lang w:val="en-US"/>
        </w:rPr>
        <w:lastRenderedPageBreak/>
        <w:t xml:space="preserve">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02CEBD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BFCF108" w14:textId="77777777" w:rsidR="001343A0" w:rsidRDefault="001343A0" w:rsidP="001343A0">
      <w:pPr>
        <w:rPr>
          <w:rFonts w:ascii="Helvetica" w:hAnsi="Helvetica"/>
          <w:lang w:val="en-US"/>
        </w:rPr>
      </w:pPr>
    </w:p>
    <w:p w14:paraId="61B7ACB3" w14:textId="77777777" w:rsidR="001343A0" w:rsidRDefault="001343A0" w:rsidP="001343A0">
      <w:pPr>
        <w:rPr>
          <w:rFonts w:ascii="Helvetica" w:hAnsi="Helvetica"/>
          <w:lang w:val="en-US"/>
        </w:rPr>
      </w:pPr>
    </w:p>
    <w:p w14:paraId="5E694556" w14:textId="77777777" w:rsidR="001343A0" w:rsidRDefault="001343A0" w:rsidP="001343A0">
      <w:pPr>
        <w:rPr>
          <w:rFonts w:ascii="Helvetica" w:hAnsi="Helvetica"/>
          <w:lang w:val="en-US"/>
        </w:rPr>
      </w:pPr>
      <w:r>
        <w:rPr>
          <w:rFonts w:ascii="Helvetica" w:hAnsi="Helvetica"/>
          <w:lang w:val="en-US"/>
        </w:rPr>
        <w:t>The main limitation in my study is xxx</w:t>
      </w:r>
    </w:p>
    <w:p w14:paraId="0795ED2E" w14:textId="59F25C04" w:rsidR="001343A0" w:rsidRDefault="001343A0" w:rsidP="001343A0">
      <w:pPr>
        <w:rPr>
          <w:rFonts w:ascii="Helvetica" w:hAnsi="Helvetica"/>
          <w:lang w:val="en-US"/>
        </w:rPr>
      </w:pPr>
    </w:p>
    <w:p w14:paraId="41C0FC97" w14:textId="7F4D9D1C" w:rsidR="00AC7809" w:rsidRDefault="00AC7809" w:rsidP="001343A0">
      <w:pPr>
        <w:rPr>
          <w:rFonts w:ascii="Helvetica" w:hAnsi="Helvetica"/>
          <w:lang w:val="en-US"/>
        </w:rPr>
      </w:pPr>
      <w:r>
        <w:rPr>
          <w:rFonts w:ascii="Helvetica" w:hAnsi="Helvetica"/>
          <w:lang w:val="en-US"/>
        </w:rPr>
        <w:t xml:space="preserve">Difference between years. </w:t>
      </w:r>
    </w:p>
    <w:p w14:paraId="5F912891" w14:textId="5ECE2402" w:rsidR="004A1F9E" w:rsidRDefault="004A1F9E" w:rsidP="001343A0">
      <w:pPr>
        <w:rPr>
          <w:rFonts w:ascii="Helvetica" w:hAnsi="Helvetica"/>
          <w:lang w:val="en-US"/>
        </w:rPr>
      </w:pPr>
    </w:p>
    <w:p w14:paraId="254838B2" w14:textId="56C55231" w:rsidR="004A1F9E" w:rsidRDefault="004A1F9E" w:rsidP="001343A0">
      <w:pPr>
        <w:rPr>
          <w:rFonts w:ascii="Helvetica" w:hAnsi="Helvetica"/>
          <w:lang w:val="en-US"/>
        </w:rPr>
      </w:pPr>
      <w:r>
        <w:rPr>
          <w:rFonts w:ascii="Helvetica" w:hAnsi="Helvetica"/>
          <w:lang w:val="en-US"/>
        </w:rPr>
        <w:t xml:space="preserve">Could isolate which year is better and attempt to deduce. </w:t>
      </w: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77777777"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further be improved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77777777" w:rsidR="001343A0" w:rsidRDefault="001343A0"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lastRenderedPageBreak/>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01AFA7F2" w14:textId="77777777" w:rsidR="001343A0" w:rsidRDefault="001343A0" w:rsidP="001343A0">
      <w:pPr>
        <w:pStyle w:val="NormalWeb"/>
      </w:pPr>
      <w:r>
        <w:rPr>
          <w:rFonts w:ascii="AdvOT7fb33346.I" w:hAnsi="AdvOT7fb33346.I"/>
          <w:sz w:val="16"/>
          <w:szCs w:val="16"/>
        </w:rPr>
        <w:t>Species-based optical diversity (PLS-DA classi</w:t>
      </w:r>
      <w:r>
        <w:rPr>
          <w:rFonts w:ascii="AdvOT7fb33346.I+fb" w:hAnsi="AdvOT7fb33346.I+fb"/>
          <w:sz w:val="16"/>
          <w:szCs w:val="16"/>
        </w:rPr>
        <w:t>fi</w:t>
      </w:r>
      <w:r>
        <w:rPr>
          <w:rFonts w:ascii="AdvOT7fb33346.I" w:hAnsi="AdvOT7fb33346.I"/>
          <w:sz w:val="16"/>
          <w:szCs w:val="16"/>
        </w:rPr>
        <w:t xml:space="preserve">cation) </w:t>
      </w:r>
    </w:p>
    <w:p w14:paraId="4ACAAAB5" w14:textId="77777777" w:rsidR="001343A0" w:rsidRDefault="001343A0" w:rsidP="001343A0">
      <w:pPr>
        <w:pStyle w:val="NormalWeb"/>
      </w:pPr>
      <w:r>
        <w:rPr>
          <w:rFonts w:ascii="AdvOT596495f2" w:hAnsi="AdvOT596495f2"/>
          <w:sz w:val="16"/>
          <w:szCs w:val="16"/>
        </w:rPr>
        <w:t>When all spectra were included, higher classi</w:t>
      </w:r>
      <w:r>
        <w:rPr>
          <w:rFonts w:ascii="AdvOT596495f2+fb" w:hAnsi="AdvOT596495f2+fb"/>
          <w:sz w:val="16"/>
          <w:szCs w:val="16"/>
        </w:rPr>
        <w:t>fi</w:t>
      </w:r>
      <w:r>
        <w:rPr>
          <w:rFonts w:ascii="AdvOT596495f2" w:hAnsi="AdvOT596495f2"/>
          <w:sz w:val="16"/>
          <w:szCs w:val="16"/>
        </w:rPr>
        <w:t>cation accuracy and Kappa statistic values were achieved with leaf-level measurements than with image-derived measurements (Table 4). This was presumably a consequence of the image-derived spectra capturing more within-spe- cies variation than leaf-level spectra and thus overestimating the plot- level vegetation diversity. Most classi</w:t>
      </w:r>
      <w:r>
        <w:rPr>
          <w:rFonts w:ascii="AdvOT596495f2+fb" w:hAnsi="AdvOT596495f2+fb"/>
          <w:sz w:val="16"/>
          <w:szCs w:val="16"/>
        </w:rPr>
        <w:t>fi</w:t>
      </w:r>
      <w:r>
        <w:rPr>
          <w:rFonts w:ascii="AdvOT596495f2" w:hAnsi="AdvOT596495f2"/>
          <w:sz w:val="16"/>
          <w:szCs w:val="16"/>
        </w:rPr>
        <w:t>cation errors occurred among graminoid species (</w:t>
      </w:r>
      <w:r>
        <w:rPr>
          <w:rFonts w:ascii="AdvOT7fb33346.I" w:hAnsi="AdvOT7fb33346.I"/>
          <w:sz w:val="16"/>
          <w:szCs w:val="16"/>
        </w:rPr>
        <w:t xml:space="preserve">Poa pratensis, Andropogon gerardi </w:t>
      </w:r>
      <w:r>
        <w:rPr>
          <w:rFonts w:ascii="AdvOT596495f2" w:hAnsi="AdvOT596495f2"/>
          <w:sz w:val="16"/>
          <w:szCs w:val="16"/>
        </w:rPr>
        <w:t xml:space="preserve">and </w:t>
      </w:r>
      <w:r>
        <w:rPr>
          <w:rFonts w:ascii="AdvOT7fb33346.I" w:hAnsi="AdvOT7fb33346.I"/>
          <w:sz w:val="16"/>
          <w:szCs w:val="16"/>
        </w:rPr>
        <w:t>Panicum vir- gatum</w:t>
      </w:r>
      <w:r>
        <w:rPr>
          <w:rFonts w:ascii="AdvOT596495f2" w:hAnsi="AdvOT596495f2"/>
          <w:sz w:val="16"/>
          <w:szCs w:val="16"/>
        </w:rPr>
        <w:t>). For the leaf-level re</w:t>
      </w:r>
      <w:r>
        <w:rPr>
          <w:rFonts w:ascii="AdvOT596495f2+fb" w:hAnsi="AdvOT596495f2+fb"/>
          <w:sz w:val="16"/>
          <w:szCs w:val="16"/>
        </w:rPr>
        <w:t>fl</w:t>
      </w:r>
      <w:r>
        <w:rPr>
          <w:rFonts w:ascii="AdvOT596495f2" w:hAnsi="AdvOT596495f2"/>
          <w:sz w:val="16"/>
          <w:szCs w:val="16"/>
        </w:rPr>
        <w:t>ectance, using full range spectra increased the classi</w:t>
      </w:r>
      <w:r>
        <w:rPr>
          <w:rFonts w:ascii="AdvOT596495f2+fb" w:hAnsi="AdvOT596495f2+fb"/>
          <w:sz w:val="16"/>
          <w:szCs w:val="16"/>
        </w:rPr>
        <w:t>fi</w:t>
      </w:r>
      <w:r>
        <w:rPr>
          <w:rFonts w:ascii="AdvOT596495f2" w:hAnsi="AdvOT596495f2"/>
          <w:sz w:val="16"/>
          <w:szCs w:val="16"/>
        </w:rPr>
        <w:t xml:space="preserve">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32FE42CA" w14:textId="730E6CAC" w:rsidR="003B7158" w:rsidRPr="003B7158" w:rsidRDefault="001343A0" w:rsidP="001343A0">
      <w:pPr>
        <w:pStyle w:val="NormalWeb"/>
        <w:rPr>
          <w:rFonts w:ascii="Helvetica" w:hAnsi="Helvetica"/>
          <w:u w:val="single"/>
          <w:lang w:val="en-US"/>
        </w:rPr>
      </w:pPr>
      <w:r>
        <w:rPr>
          <w:rFonts w:ascii="Helvetica" w:hAnsi="Helvetica"/>
          <w:u w:val="single"/>
          <w:lang w:val="en-US"/>
        </w:rPr>
        <w:t xml:space="preserve">Small-scale heterogeneity </w:t>
      </w:r>
    </w:p>
    <w:p w14:paraId="14F5C65C" w14:textId="597E4CB6" w:rsidR="001343A0" w:rsidRDefault="001343A0" w:rsidP="001343A0">
      <w:pPr>
        <w:pStyle w:val="NormalWeb"/>
        <w:rPr>
          <w:rFonts w:ascii="Helvetica" w:hAnsi="Helvetica"/>
          <w:lang w:val="en-US"/>
        </w:rPr>
      </w:pPr>
      <w:r>
        <w:rPr>
          <w:rFonts w:ascii="Helvetica" w:hAnsi="Helvetica"/>
          <w:lang w:val="en-US"/>
        </w:rPr>
        <w:t>How small-scale heterogenous factors influence spectral signatures was not assessed.</w:t>
      </w:r>
      <w:r w:rsidRPr="0063465C">
        <w:rPr>
          <w:rFonts w:ascii="Helvetica" w:hAnsi="Helvetica"/>
          <w:lang w:val="en-US"/>
        </w:rPr>
        <w:t xml:space="preserve"> </w:t>
      </w:r>
      <w:r>
        <w:rPr>
          <w:rFonts w:ascii="Helvetica" w:hAnsi="Helvetica"/>
          <w:lang w:val="en-US"/>
        </w:rPr>
        <w:t xml:space="preserve">The spectral signatures of factors as such as leaf litter, moss, and lichen could be determined by linking individual spectral measurements with point framing data. Comparing of heterogeneous factor spectral signatures with those of vegetation would help evaluate the origin of spectral variation between years. </w:t>
      </w:r>
    </w:p>
    <w:p w14:paraId="5D51D355" w14:textId="017E00D3" w:rsidR="003B7158" w:rsidRDefault="003B7158" w:rsidP="001343A0">
      <w:pPr>
        <w:pStyle w:val="NormalWeb"/>
        <w:rPr>
          <w:rFonts w:ascii="Helvetica" w:hAnsi="Helvetica"/>
          <w:lang w:val="en-US"/>
        </w:rPr>
      </w:pPr>
      <w:r>
        <w:rPr>
          <w:rFonts w:ascii="Helvetica" w:hAnsi="Helvetica"/>
          <w:lang w:val="en-US"/>
        </w:rPr>
        <w:t xml:space="preserve">Data were recorded on a subplot level and could have been used in a hierarchical model structure. By combining subplot spectral measurement with subplot point framing data, to the primary feature in the field of view of each measurement could be obtained. This could </w:t>
      </w:r>
      <w:r w:rsidR="00AC7809">
        <w:rPr>
          <w:rFonts w:ascii="Helvetica" w:hAnsi="Helvetica"/>
          <w:lang w:val="en-US"/>
        </w:rPr>
        <w:t xml:space="preserve">get spectral measurements of features such as </w:t>
      </w:r>
      <w:proofErr w:type="spellStart"/>
      <w:r w:rsidR="00AC7809">
        <w:rPr>
          <w:rFonts w:ascii="Helvetica" w:hAnsi="Helvetica"/>
          <w:lang w:val="en-US"/>
        </w:rPr>
        <w:t>bareground</w:t>
      </w:r>
      <w:proofErr w:type="spellEnd"/>
      <w:r w:rsidR="00AC7809">
        <w:rPr>
          <w:rFonts w:ascii="Helvetica" w:hAnsi="Helvetica"/>
          <w:lang w:val="en-US"/>
        </w:rPr>
        <w:t xml:space="preserve">, and directly include those into the model, rather than just cover. </w:t>
      </w:r>
    </w:p>
    <w:p w14:paraId="33C77CBB" w14:textId="77777777" w:rsidR="001343A0" w:rsidRDefault="001343A0" w:rsidP="001343A0">
      <w:pPr>
        <w:pStyle w:val="NormalWeb"/>
        <w:rPr>
          <w:rFonts w:ascii="Helvetica" w:hAnsi="Helvetica"/>
          <w:lang w:val="en-US"/>
        </w:rPr>
      </w:pPr>
      <w:r>
        <w:rPr>
          <w:rFonts w:ascii="Helvetica" w:hAnsi="Helvetica"/>
          <w:lang w:val="en-US"/>
        </w:rPr>
        <w:t>Replication? Space?</w:t>
      </w:r>
    </w:p>
    <w:p w14:paraId="0708EC73" w14:textId="77777777" w:rsidR="001343A0" w:rsidRDefault="001343A0" w:rsidP="001343A0">
      <w:pPr>
        <w:pStyle w:val="NormalWeb"/>
        <w:rPr>
          <w:rFonts w:ascii="Helvetica" w:hAnsi="Helvetica"/>
          <w:lang w:val="en-US"/>
        </w:rPr>
      </w:pPr>
      <w:r>
        <w:rPr>
          <w:rFonts w:ascii="Helvetica" w:hAnsi="Helvetica"/>
          <w:lang w:val="en-US"/>
        </w:rPr>
        <w:t xml:space="preserve">Assessing how spectral signatures are influenced by small-scale heterogenous factors would help explain observed with type variance of spectral signatures. </w:t>
      </w:r>
    </w:p>
    <w:p w14:paraId="7C63BB6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91A925A" w14:textId="77777777" w:rsidR="001343A0" w:rsidRPr="00EA678D"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2B6D5872"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t>
      </w:r>
      <w:r>
        <w:rPr>
          <w:rFonts w:ascii="TimesNewRomanPSMT" w:hAnsi="TimesNewRomanPSMT"/>
        </w:rPr>
        <w:lastRenderedPageBreak/>
        <w:t xml:space="preserve">well characterized at non-peak times, limiting our ability to gain a complete and detailed picture of vegetation change in the Arctic. </w:t>
      </w:r>
    </w:p>
    <w:p w14:paraId="1CE6C769"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47592CA2" w14:textId="77777777" w:rsidR="001343A0"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Pr>
          <w:rFonts w:ascii="Helvetica" w:hAnsi="Helvetica"/>
          <w:lang w:val="en-US"/>
        </w:rPr>
        <w:t>quantifs</w:t>
      </w:r>
      <w:proofErr w:type="spellEnd"/>
      <w:r>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lastRenderedPageBreak/>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r>
        <w:rPr>
          <w:rFonts w:ascii="Helvetica" w:hAnsi="Helvetica"/>
          <w:lang w:val="en-GB"/>
        </w:rPr>
        <w:lastRenderedPageBreak/>
        <w:t>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lastRenderedPageBreak/>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77777777" w:rsidR="005819C1" w:rsidRDefault="005819C1" w:rsidP="005819C1">
      <w:pPr>
        <w:rPr>
          <w:rFonts w:ascii="Helvetica" w:hAnsi="Helvetica"/>
          <w:b/>
          <w:bCs/>
          <w:u w:val="single"/>
          <w:lang w:val="en-US"/>
        </w:rPr>
      </w:pPr>
      <w:r>
        <w:rPr>
          <w:rFonts w:ascii="Helvetica" w:hAnsi="Helvetica"/>
          <w:b/>
          <w:bCs/>
          <w:u w:val="single"/>
          <w:lang w:val="en-US"/>
        </w:rPr>
        <w:t>Remote sensing</w:t>
      </w:r>
    </w:p>
    <w:p w14:paraId="56ECAB79" w14:textId="77777777" w:rsidR="005819C1" w:rsidRDefault="005819C1"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3F583D4D" w14:textId="77777777" w:rsidR="001343A0" w:rsidRDefault="001343A0" w:rsidP="001343A0">
      <w:pPr>
        <w:pStyle w:val="NormalWeb"/>
        <w:rPr>
          <w:rFonts w:ascii="Helvetica" w:hAnsi="Helvetica"/>
          <w:u w:val="single"/>
          <w:lang w:val="en-US"/>
        </w:rPr>
      </w:pPr>
    </w:p>
    <w:p w14:paraId="37347F66" w14:textId="77777777" w:rsidR="001343A0" w:rsidRPr="008D3685" w:rsidRDefault="001343A0" w:rsidP="001343A0">
      <w:pPr>
        <w:pStyle w:val="NormalWeb"/>
        <w:rPr>
          <w:rFonts w:ascii="Helvetica" w:hAnsi="Helvetica"/>
          <w:u w:val="single"/>
          <w:lang w:val="en-US"/>
        </w:rPr>
      </w:pPr>
      <w:r w:rsidRPr="008D3685">
        <w:rPr>
          <w:rFonts w:ascii="Helvetica" w:hAnsi="Helvetica"/>
          <w:u w:val="single"/>
          <w:lang w:val="en-US"/>
        </w:rPr>
        <w:t>Functional identification</w:t>
      </w:r>
    </w:p>
    <w:p w14:paraId="74085061" w14:textId="77777777" w:rsidR="001343A0" w:rsidRPr="008D3685" w:rsidRDefault="001343A0" w:rsidP="001343A0">
      <w:pPr>
        <w:pStyle w:val="NormalWeb"/>
        <w:rPr>
          <w:rFonts w:ascii="Helvetica" w:hAnsi="Helvetica"/>
          <w:lang w:val="en-US"/>
        </w:rPr>
      </w:pPr>
      <w:r w:rsidRPr="008D3685">
        <w:rPr>
          <w:rFonts w:ascii="Helvetica" w:hAnsi="Helvetica"/>
          <w:lang w:val="en-US"/>
        </w:rPr>
        <w:lastRenderedPageBreak/>
        <w:t xml:space="preserve">Add that more success has been seen in identifying morphological functional </w:t>
      </w:r>
      <w:proofErr w:type="spellStart"/>
      <w:r w:rsidRPr="008D3685">
        <w:rPr>
          <w:rFonts w:ascii="Helvetica" w:hAnsi="Helvetica"/>
          <w:lang w:val="en-US"/>
        </w:rPr>
        <w:t>differneces</w:t>
      </w:r>
      <w:proofErr w:type="spellEnd"/>
      <w:r w:rsidRPr="008D3685">
        <w:rPr>
          <w:rFonts w:ascii="Helvetica" w:hAnsi="Helvetica"/>
          <w:lang w:val="en-US"/>
        </w:rPr>
        <w:t xml:space="preserve"> which has been shown to be possible </w:t>
      </w:r>
      <w:r w:rsidRPr="008D3685">
        <w:rPr>
          <w:rFonts w:ascii="Helvetica" w:hAnsi="Helvetica"/>
          <w:lang w:val="en-US"/>
        </w:rPr>
        <w:fldChar w:fldCharType="begin"/>
      </w:r>
      <w:r w:rsidRPr="008D3685">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8D3685">
        <w:rPr>
          <w:rFonts w:ascii="Helvetica" w:hAnsi="Helvetica"/>
          <w:lang w:val="en-US"/>
        </w:rPr>
        <w:fldChar w:fldCharType="separate"/>
      </w:r>
      <w:r w:rsidRPr="008D3685">
        <w:rPr>
          <w:rFonts w:ascii="Helvetica" w:hAnsi="Helvetica"/>
          <w:lang w:val="en-US"/>
        </w:rPr>
        <w:t>(Schweiger et al., 2017, 2018)</w:t>
      </w:r>
      <w:r w:rsidRPr="008D3685">
        <w:rPr>
          <w:rFonts w:ascii="Helvetica" w:hAnsi="Helvetica"/>
          <w:lang w:val="en-US"/>
        </w:rPr>
        <w:fldChar w:fldCharType="end"/>
      </w:r>
    </w:p>
    <w:p w14:paraId="7E00A1C1" w14:textId="77777777" w:rsidR="001343A0" w:rsidRPr="008D3685" w:rsidRDefault="001343A0" w:rsidP="001343A0">
      <w:pPr>
        <w:rPr>
          <w:rFonts w:ascii="Helvetica" w:hAnsi="Helvetica"/>
          <w:u w:val="single"/>
          <w:lang w:val="en-US"/>
        </w:rPr>
      </w:pPr>
      <w:r w:rsidRPr="008D3685">
        <w:rPr>
          <w:rFonts w:ascii="Helvetica" w:hAnsi="Helvetica"/>
          <w:u w:val="single"/>
          <w:lang w:val="en-US"/>
        </w:rPr>
        <w:t>Band selection</w:t>
      </w:r>
    </w:p>
    <w:p w14:paraId="794A6784" w14:textId="77777777" w:rsidR="001343A0" w:rsidRPr="008D3685" w:rsidRDefault="001343A0" w:rsidP="001343A0">
      <w:pPr>
        <w:rPr>
          <w:rFonts w:ascii="Helvetica" w:hAnsi="Helvetica"/>
          <w:b/>
          <w:bCs/>
          <w:lang w:val="en-US"/>
        </w:rPr>
      </w:pPr>
      <w:r w:rsidRPr="008D3685">
        <w:rPr>
          <w:rFonts w:ascii="Helvetica" w:hAnsi="Helvetica"/>
          <w:lang w:val="en-US"/>
        </w:rPr>
        <w:t>(</w:t>
      </w:r>
      <w:r w:rsidRPr="008D3685">
        <w:rPr>
          <w:rFonts w:ascii="Helvetica" w:hAnsi="Helvetica"/>
          <w:b/>
          <w:bCs/>
          <w:lang w:val="en-US"/>
        </w:rPr>
        <w:t>Maybe limitations or future research)</w:t>
      </w:r>
    </w:p>
    <w:p w14:paraId="36721D47" w14:textId="77777777" w:rsidR="001343A0" w:rsidRPr="008D3685" w:rsidRDefault="001343A0" w:rsidP="001343A0">
      <w:pPr>
        <w:rPr>
          <w:rFonts w:ascii="Helvetica" w:hAnsi="Helvetica"/>
          <w:lang w:val="en-US"/>
        </w:rPr>
      </w:pPr>
      <w:r w:rsidRPr="008D3685">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8D3685">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8D3685">
        <w:rPr>
          <w:rFonts w:ascii="Helvetica" w:hAnsi="Helvetica"/>
          <w:highlight w:val="yellow"/>
          <w:lang w:val="en-US"/>
        </w:rPr>
        <w:t>xxx(</w:t>
      </w:r>
      <w:proofErr w:type="gramEnd"/>
      <w:r w:rsidRPr="008D3685">
        <w:rPr>
          <w:rFonts w:ascii="Helvetica" w:hAnsi="Helvetica"/>
          <w:highlight w:val="yellow"/>
          <w:lang w:val="en-US"/>
        </w:rPr>
        <w:t xml:space="preserve">woody tissue, canopy/understory interactions </w:t>
      </w:r>
      <w:proofErr w:type="spellStart"/>
      <w:r w:rsidRPr="008D3685">
        <w:rPr>
          <w:rFonts w:ascii="Helvetica" w:hAnsi="Helvetica"/>
          <w:highlight w:val="yellow"/>
          <w:lang w:val="en-US"/>
        </w:rPr>
        <w:t>etc</w:t>
      </w:r>
      <w:proofErr w:type="spellEnd"/>
      <w:r w:rsidRPr="008D3685">
        <w:rPr>
          <w:rFonts w:ascii="Helvetica" w:hAnsi="Helvetica"/>
          <w:highlight w:val="yellow"/>
          <w:lang w:val="en-US"/>
        </w:rPr>
        <w:t>)(cite).</w:t>
      </w:r>
      <w:r w:rsidRPr="008D3685">
        <w:rPr>
          <w:rFonts w:ascii="Helvetica" w:hAnsi="Helvetica"/>
          <w:lang w:val="en-US"/>
        </w:rPr>
        <w:t>would be important for spectral div!!!</w:t>
      </w:r>
    </w:p>
    <w:p w14:paraId="52D9FD0A" w14:textId="77777777" w:rsidR="001343A0" w:rsidRPr="008D3685" w:rsidRDefault="001343A0" w:rsidP="001343A0">
      <w:pPr>
        <w:rPr>
          <w:rFonts w:ascii="Helvetica" w:hAnsi="Helvetica"/>
          <w:lang w:val="en-US"/>
        </w:rPr>
      </w:pPr>
    </w:p>
    <w:p w14:paraId="0FCD5715"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While the near-infrared plateau is important for </w:t>
      </w:r>
      <w:proofErr w:type="spellStart"/>
      <w:r w:rsidRPr="008D3685">
        <w:rPr>
          <w:rFonts w:ascii="AdvTT5843c571" w:hAnsi="AdvTT5843c571"/>
          <w:lang w:val="en-US"/>
        </w:rPr>
        <w:t>distin</w:t>
      </w:r>
      <w:proofErr w:type="spellEnd"/>
      <w:r w:rsidRPr="008D3685">
        <w:rPr>
          <w:rFonts w:ascii="AdvTT5843c571" w:hAnsi="AdvTT5843c571"/>
          <w:lang w:val="en-US"/>
        </w:rPr>
        <w:t xml:space="preserve">- </w:t>
      </w:r>
      <w:proofErr w:type="spellStart"/>
      <w:r w:rsidRPr="008D3685">
        <w:rPr>
          <w:rFonts w:ascii="AdvTT5843c571" w:hAnsi="AdvTT5843c571"/>
          <w:lang w:val="en-US"/>
        </w:rPr>
        <w:t>guishing</w:t>
      </w:r>
      <w:proofErr w:type="spellEnd"/>
      <w:r w:rsidRPr="008D3685">
        <w:rPr>
          <w:rFonts w:ascii="AdvTT5843c571" w:hAnsi="AdvTT5843c571"/>
          <w:lang w:val="en-US"/>
        </w:rPr>
        <w:t xml:space="preserve"> many vegetation type pairs when using the </w:t>
      </w:r>
      <w:proofErr w:type="spellStart"/>
      <w:r w:rsidRPr="008D3685">
        <w:rPr>
          <w:rFonts w:ascii="AdvTT5843c571" w:hAnsi="AdvTT5843c571"/>
          <w:lang w:val="en-US"/>
        </w:rPr>
        <w:t>abso</w:t>
      </w:r>
      <w:proofErr w:type="spellEnd"/>
      <w:r w:rsidRPr="008D3685">
        <w:rPr>
          <w:rFonts w:ascii="AdvTT5843c571" w:hAnsi="AdvTT5843c571"/>
          <w:lang w:val="en-US"/>
        </w:rPr>
        <w:t xml:space="preserve">- lute reflectance, continuum removal increases the number of pairs of vegetation types that are statistically different in the visible </w:t>
      </w:r>
      <w:proofErr w:type="gramStart"/>
      <w:r w:rsidRPr="008D3685">
        <w:rPr>
          <w:rFonts w:ascii="AdvTT5843c571" w:hAnsi="AdvTT5843c571"/>
          <w:lang w:val="en-US"/>
        </w:rPr>
        <w:t>yellow, and</w:t>
      </w:r>
      <w:proofErr w:type="gramEnd"/>
      <w:r w:rsidRPr="008D3685">
        <w:rPr>
          <w:rFonts w:ascii="AdvTT5843c571" w:hAnsi="AdvTT5843c571"/>
          <w:lang w:val="en-US"/>
        </w:rPr>
        <w:t xml:space="preserve"> decreases the significant difference pairs in the near-infrared. As continuum removal enhances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absorption strength, while </w:t>
      </w:r>
      <w:proofErr w:type="spellStart"/>
      <w:r w:rsidRPr="008D3685">
        <w:rPr>
          <w:rFonts w:ascii="AdvTT5843c571" w:hAnsi="AdvTT5843c571"/>
          <w:lang w:val="en-US"/>
        </w:rPr>
        <w:t>normalising</w:t>
      </w:r>
      <w:proofErr w:type="spellEnd"/>
      <w:r w:rsidRPr="008D3685">
        <w:rPr>
          <w:rFonts w:ascii="AdvTT5843c571" w:hAnsi="AdvTT5843c571"/>
          <w:lang w:val="en-US"/>
        </w:rPr>
        <w:t xml:space="preserve"> for absolute differences of reflectance peaks, we can deduce that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vegetation type are </w:t>
      </w:r>
      <w:proofErr w:type="spellStart"/>
      <w:r w:rsidRPr="008D3685">
        <w:rPr>
          <w:rFonts w:ascii="AdvTT5843c571" w:hAnsi="AdvTT5843c571"/>
          <w:lang w:val="en-US"/>
        </w:rPr>
        <w:t>characterised</w:t>
      </w:r>
      <w:proofErr w:type="spellEnd"/>
      <w:r w:rsidRPr="008D3685">
        <w:rPr>
          <w:rFonts w:ascii="AdvTT5843c571" w:hAnsi="AdvTT5843c571"/>
          <w:lang w:val="en-US"/>
        </w:rPr>
        <w:t xml:space="preserve"> by differences in canopy structure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lute reflectance of the near-infrared plateau) as well as difference in pigment content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rptive strength in the visible). Therefore, differences in pigment content between </w:t>
      </w:r>
      <w:proofErr w:type="spellStart"/>
      <w:r w:rsidRPr="008D3685">
        <w:rPr>
          <w:rFonts w:ascii="AdvTT5843c571" w:hAnsi="AdvTT5843c571"/>
          <w:lang w:val="en-US"/>
        </w:rPr>
        <w:t>vegeta</w:t>
      </w:r>
      <w:proofErr w:type="spellEnd"/>
      <w:r w:rsidRPr="008D3685">
        <w:rPr>
          <w:rFonts w:ascii="AdvTT5843c571" w:hAnsi="AdvTT5843c571"/>
          <w:lang w:val="en-US"/>
        </w:rPr>
        <w:t xml:space="preserve">- </w:t>
      </w:r>
      <w:proofErr w:type="spellStart"/>
      <w:r w:rsidRPr="008D3685">
        <w:rPr>
          <w:rFonts w:ascii="AdvTT5843c571" w:hAnsi="AdvTT5843c571"/>
          <w:lang w:val="en-US"/>
        </w:rPr>
        <w:t>tion</w:t>
      </w:r>
      <w:proofErr w:type="spellEnd"/>
      <w:r w:rsidRPr="008D3685">
        <w:rPr>
          <w:rFonts w:ascii="AdvTT5843c571" w:hAnsi="AdvTT5843c571"/>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8D3685">
        <w:rPr>
          <w:rFonts w:ascii="AdvTT5843c571" w:hAnsi="AdvTT5843c571"/>
          <w:lang w:val="en-US"/>
        </w:rPr>
        <w:fldChar w:fldCharType="begin"/>
      </w:r>
      <w:r w:rsidRPr="008D3685">
        <w:rPr>
          <w:rFonts w:ascii="AdvTT5843c571" w:hAnsi="AdvTT5843c571"/>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dvTT5843c571" w:hAnsi="AdvTT5843c571"/>
          <w:lang w:val="en-US"/>
        </w:rPr>
        <w:fldChar w:fldCharType="separate"/>
      </w:r>
      <w:r w:rsidRPr="008D3685">
        <w:rPr>
          <w:rFonts w:ascii="AdvTT5843c571" w:hAnsi="AdvTT5843c571"/>
          <w:lang w:val="en-US"/>
        </w:rPr>
        <w:t>(Asner and Heidebrecht, 2002)</w:t>
      </w:r>
      <w:r w:rsidRPr="008D3685">
        <w:rPr>
          <w:rFonts w:ascii="AdvTT5843c571" w:hAnsi="AdvTT5843c571"/>
          <w:lang w:val="en-US"/>
        </w:rPr>
        <w:fldChar w:fldCharType="end"/>
      </w:r>
    </w:p>
    <w:p w14:paraId="53926A10" w14:textId="77777777" w:rsidR="001343A0" w:rsidRPr="008D3685" w:rsidRDefault="001343A0" w:rsidP="001343A0">
      <w:pPr>
        <w:pStyle w:val="NormalWeb"/>
        <w:rPr>
          <w:rFonts w:ascii="Helvetica" w:hAnsi="Helvetica"/>
          <w:lang w:val="en-US"/>
        </w:rPr>
      </w:pPr>
      <w:r w:rsidRPr="008D3685">
        <w:rPr>
          <w:rFonts w:ascii="Helvetica" w:hAnsi="Helvetica"/>
          <w:lang w:val="en-US"/>
        </w:rPr>
        <w:t xml:space="preserve">The high </w:t>
      </w:r>
      <w:proofErr w:type="spellStart"/>
      <w:r w:rsidRPr="008D3685">
        <w:rPr>
          <w:rFonts w:ascii="Helvetica" w:hAnsi="Helvetica"/>
          <w:lang w:val="en-US"/>
        </w:rPr>
        <w:t>varitability</w:t>
      </w:r>
      <w:proofErr w:type="spellEnd"/>
      <w:r w:rsidRPr="008D3685">
        <w:rPr>
          <w:rFonts w:ascii="Helvetica" w:hAnsi="Helvetica"/>
          <w:lang w:val="en-US"/>
        </w:rPr>
        <w:t xml:space="preserve"> and low discrimination at IR regions of the spectrum suggest that no discernable </w:t>
      </w:r>
      <w:proofErr w:type="spellStart"/>
      <w:r w:rsidRPr="008D3685">
        <w:rPr>
          <w:rFonts w:ascii="Helvetica" w:hAnsi="Helvetica"/>
          <w:lang w:val="en-US"/>
        </w:rPr>
        <w:t>advatages</w:t>
      </w:r>
      <w:proofErr w:type="spellEnd"/>
      <w:r w:rsidRPr="008D3685">
        <w:rPr>
          <w:rFonts w:ascii="Helvetica" w:hAnsi="Helvetica"/>
          <w:lang w:val="en-US"/>
        </w:rPr>
        <w:t xml:space="preserve"> are provided by the extra spectral covered by hyperspectral sensors. Yet, this may not be the case for </w:t>
      </w:r>
      <w:proofErr w:type="spellStart"/>
      <w:r w:rsidRPr="008D3685">
        <w:rPr>
          <w:rFonts w:ascii="Helvetica" w:hAnsi="Helvetica"/>
          <w:lang w:val="en-US"/>
        </w:rPr>
        <w:t>diffent</w:t>
      </w:r>
      <w:proofErr w:type="spellEnd"/>
      <w:r w:rsidRPr="008D3685">
        <w:rPr>
          <w:rFonts w:ascii="Helvetica" w:hAnsi="Helvetica"/>
          <w:lang w:val="en-US"/>
        </w:rPr>
        <w:t xml:space="preserve"> vegetation types, biomes, or where physical structures woody structures are expected to be present amounts vegetation types. </w:t>
      </w:r>
      <w:proofErr w:type="gramStart"/>
      <w:r w:rsidRPr="008D3685">
        <w:rPr>
          <w:rFonts w:ascii="Helvetica" w:hAnsi="Helvetica"/>
          <w:lang w:val="en-US"/>
        </w:rPr>
        <w:t>Furthermore</w:t>
      </w:r>
      <w:proofErr w:type="gramEnd"/>
      <w:r w:rsidRPr="008D3685">
        <w:rPr>
          <w:rFonts w:ascii="Helvetica" w:hAnsi="Helvetica"/>
          <w:lang w:val="en-US"/>
        </w:rPr>
        <w:t xml:space="preserve"> quote below </w:t>
      </w:r>
    </w:p>
    <w:p w14:paraId="32FBD2D0" w14:textId="77777777" w:rsidR="001343A0" w:rsidRPr="00EB4D3A" w:rsidRDefault="001343A0" w:rsidP="001343A0">
      <w:pPr>
        <w:rPr>
          <w:rFonts w:ascii="Arial" w:eastAsia="Times New Roman" w:hAnsi="Arial" w:cs="Arial"/>
          <w:color w:val="333333"/>
          <w:lang w:val="en-US" w:eastAsia="en-GB"/>
        </w:rPr>
      </w:pPr>
      <w:proofErr w:type="spellStart"/>
      <w:r w:rsidRPr="008D3685">
        <w:rPr>
          <w:rFonts w:ascii="Arial" w:eastAsia="Times New Roman" w:hAnsi="Arial" w:cs="Arial"/>
          <w:color w:val="333333"/>
          <w:lang w:val="en-US" w:eastAsia="en-GB"/>
        </w:rPr>
        <w:t>owever</w:t>
      </w:r>
      <w:proofErr w:type="spellEnd"/>
      <w:r w:rsidRPr="008D3685">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8D3685">
        <w:rPr>
          <w:rFonts w:ascii="Arial" w:eastAsia="Times New Roman" w:hAnsi="Arial" w:cs="Arial"/>
          <w:color w:val="333333"/>
          <w:lang w:val="en-US" w:eastAsia="en-GB"/>
        </w:rPr>
        <w:fldChar w:fldCharType="begin"/>
      </w:r>
      <w:r w:rsidRPr="008D3685">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EB4D3A">
        <w:rPr>
          <w:rFonts w:ascii="Arial" w:eastAsia="Times New Roman" w:hAnsi="Arial" w:cs="Arial"/>
          <w:color w:val="333333"/>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rial" w:eastAsia="Times New Roman" w:hAnsi="Arial" w:cs="Arial"/>
          <w:color w:val="333333"/>
          <w:lang w:val="en-US" w:eastAsia="en-GB"/>
        </w:rPr>
        <w:fldChar w:fldCharType="separate"/>
      </w:r>
      <w:r w:rsidRPr="00EB4D3A">
        <w:rPr>
          <w:rFonts w:ascii="Arial" w:eastAsia="Times New Roman" w:hAnsi="Arial" w:cs="Arial"/>
          <w:color w:val="333333"/>
          <w:lang w:val="en-US" w:eastAsia="en-GB"/>
        </w:rPr>
        <w:t>(Asner and Heidebrecht, 2002)</w:t>
      </w:r>
      <w:r w:rsidRPr="008D3685">
        <w:rPr>
          <w:rFonts w:ascii="Arial" w:eastAsia="Times New Roman" w:hAnsi="Arial" w:cs="Arial"/>
          <w:color w:val="333333"/>
          <w:lang w:val="en-US" w:eastAsia="en-GB"/>
        </w:rPr>
        <w:fldChar w:fldCharType="end"/>
      </w:r>
    </w:p>
    <w:p w14:paraId="01D337BA" w14:textId="77777777" w:rsidR="001343A0" w:rsidRPr="00EB4D3A" w:rsidRDefault="001343A0" w:rsidP="001343A0">
      <w:pPr>
        <w:rPr>
          <w:rFonts w:ascii="Arial" w:eastAsia="Times New Roman" w:hAnsi="Arial" w:cs="Arial"/>
          <w:color w:val="333333"/>
          <w:lang w:val="en-US" w:eastAsia="en-GB"/>
        </w:rPr>
      </w:pPr>
    </w:p>
    <w:p w14:paraId="1F0D9CF6" w14:textId="77777777" w:rsidR="001343A0" w:rsidRPr="00EB4D3A" w:rsidRDefault="001343A0" w:rsidP="001343A0">
      <w:pPr>
        <w:pStyle w:val="NormalWeb"/>
        <w:rPr>
          <w:lang w:val="en-US"/>
        </w:rPr>
      </w:pPr>
      <w:r w:rsidRPr="00EB4D3A">
        <w:rPr>
          <w:rFonts w:ascii="AdvP497E2" w:hAnsi="AdvP497E2"/>
          <w:lang w:val="en-US"/>
        </w:rPr>
        <w:lastRenderedPageBreak/>
        <w:t xml:space="preserve">From </w:t>
      </w:r>
      <w:proofErr w:type="spellStart"/>
      <w:r w:rsidRPr="00EB4D3A">
        <w:rPr>
          <w:rFonts w:ascii="AdvP497E2" w:hAnsi="AdvP497E2"/>
          <w:lang w:val="en-US"/>
        </w:rPr>
        <w:t>somers</w:t>
      </w:r>
      <w:proofErr w:type="spellEnd"/>
      <w:r w:rsidRPr="00EB4D3A">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EB4D3A">
        <w:rPr>
          <w:rFonts w:ascii="AdvP497E3" w:hAnsi="AdvP497E3"/>
          <w:lang w:val="en-US"/>
        </w:rPr>
        <w:t xml:space="preserve">et al. </w:t>
      </w:r>
      <w:r w:rsidRPr="00EB4D3A">
        <w:rPr>
          <w:rFonts w:ascii="AdvP497E2" w:hAnsi="AdvP497E2"/>
          <w:lang w:val="en-US"/>
        </w:rPr>
        <w:t xml:space="preserve">1998) </w:t>
      </w:r>
    </w:p>
    <w:p w14:paraId="684B3A4C" w14:textId="77777777" w:rsidR="001343A0" w:rsidRPr="008D3685" w:rsidRDefault="001343A0" w:rsidP="001343A0">
      <w:pPr>
        <w:spacing w:before="100" w:beforeAutospacing="1" w:after="100" w:afterAutospacing="1"/>
        <w:rPr>
          <w:rFonts w:ascii="Times New Roman" w:eastAsia="Times New Roman" w:hAnsi="Times New Roman" w:cs="Times New Roman"/>
          <w:lang w:val="en-US" w:eastAsia="en-GB"/>
        </w:rPr>
      </w:pPr>
      <w:r w:rsidRPr="00EB4D3A">
        <w:rPr>
          <w:rFonts w:ascii="AdvOT596495f2" w:eastAsia="Times New Roman" w:hAnsi="AdvOT596495f2" w:cs="Times New Roman"/>
          <w:lang w:val="en-US" w:eastAsia="en-GB"/>
        </w:rPr>
        <w:t>Full range optical spectra (400</w:t>
      </w:r>
      <w:r w:rsidRPr="00EB4D3A">
        <w:rPr>
          <w:rFonts w:ascii="AdvOT596495f2+20" w:eastAsia="Times New Roman" w:hAnsi="AdvOT596495f2+20" w:cs="Times New Roman"/>
          <w:lang w:val="en-US" w:eastAsia="en-GB"/>
        </w:rPr>
        <w:t>–</w:t>
      </w:r>
      <w:r w:rsidRPr="00EB4D3A">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w:t>
      </w:r>
      <w:r w:rsidRPr="00DF5B6F">
        <w:rPr>
          <w:rFonts w:ascii="AdvOT596495f2" w:eastAsia="Times New Roman" w:hAnsi="AdvOT596495f2" w:cs="Times New Roman"/>
          <w:lang w:val="en-US" w:eastAsia="en-GB"/>
        </w:rPr>
        <w:t>Howeve</w:t>
      </w:r>
      <w:r w:rsidRPr="008D3685">
        <w:rPr>
          <w:rFonts w:ascii="AdvOT596495f2" w:eastAsia="Times New Roman" w:hAnsi="AdvOT596495f2" w:cs="Times New Roman"/>
          <w:lang w:val="en-US" w:eastAsia="en-GB"/>
        </w:rPr>
        <w:t xml:space="preserve">r, we were only able to use the visible and near-infrared (VNIR) range to assess spectral diversity due to the spectral range of our imaging spectrometers. </w:t>
      </w:r>
      <w:r w:rsidRPr="008D3685">
        <w:rPr>
          <w:rFonts w:ascii="AdvOT596495f2" w:eastAsia="Times New Roman" w:hAnsi="AdvOT596495f2" w:cs="Times New Roman"/>
          <w:highlight w:val="yellow"/>
          <w:lang w:val="en-US" w:eastAsia="en-GB"/>
        </w:rPr>
        <w:t xml:space="preserve">Therefore, the spectral diversity analyses pre- </w:t>
      </w:r>
      <w:proofErr w:type="spellStart"/>
      <w:r w:rsidRPr="008D3685">
        <w:rPr>
          <w:rFonts w:ascii="AdvOT596495f2" w:eastAsia="Times New Roman" w:hAnsi="AdvOT596495f2" w:cs="Times New Roman"/>
          <w:highlight w:val="yellow"/>
          <w:lang w:val="en-US" w:eastAsia="en-GB"/>
        </w:rPr>
        <w:t>sented</w:t>
      </w:r>
      <w:proofErr w:type="spellEnd"/>
      <w:r w:rsidRPr="008D3685">
        <w:rPr>
          <w:rFonts w:ascii="AdvOT596495f2" w:eastAsia="Times New Roman" w:hAnsi="AdvOT596495f2" w:cs="Times New Roman"/>
          <w:highlight w:val="yellow"/>
          <w:lang w:val="en-US" w:eastAsia="en-GB"/>
        </w:rPr>
        <w:t xml:space="preserve"> in this study primarily re</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ected the in</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8D3685">
        <w:rPr>
          <w:rFonts w:ascii="AdvOT596495f2+20" w:eastAsia="Times New Roman" w:hAnsi="AdvOT596495f2+20" w:cs="Times New Roman"/>
          <w:highlight w:val="yellow"/>
          <w:lang w:val="en-US" w:eastAsia="en-GB"/>
        </w:rPr>
        <w:t>–</w:t>
      </w:r>
      <w:r w:rsidRPr="008D3685">
        <w:rPr>
          <w:rFonts w:ascii="AdvOT596495f2" w:eastAsia="Times New Roman" w:hAnsi="AdvOT596495f2" w:cs="Times New Roman"/>
          <w:highlight w:val="yellow"/>
          <w:lang w:val="en-US" w:eastAsia="en-GB"/>
        </w:rPr>
        <w:t>2500 nm) and investigating the contribution of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erent regions of the electromagnetic spectrum to spectral diversity at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 xml:space="preserve">erent spatial and temporal scales. </w:t>
      </w:r>
      <w:r w:rsidRPr="008D3685">
        <w:rPr>
          <w:rFonts w:ascii="AdvOT596495f2" w:eastAsia="Times New Roman" w:hAnsi="AdvOT596495f2" w:cs="Times New Roman"/>
          <w:highlight w:val="yellow"/>
          <w:lang w:val="en-US" w:eastAsia="en-GB"/>
        </w:rPr>
        <w:fldChar w:fldCharType="begin"/>
      </w:r>
      <w:r w:rsidRPr="008D3685">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8D3685">
        <w:rPr>
          <w:rFonts w:ascii="AdvOT596495f2" w:eastAsia="Times New Roman" w:hAnsi="AdvOT596495f2" w:cs="Times New Roman"/>
          <w:highlight w:val="yellow"/>
          <w:lang w:val="en-US" w:eastAsia="en-GB"/>
        </w:rPr>
        <w:fldChar w:fldCharType="separate"/>
      </w:r>
      <w:r w:rsidRPr="008D3685">
        <w:rPr>
          <w:rFonts w:ascii="AdvOT596495f2" w:eastAsia="Times New Roman" w:hAnsi="AdvOT596495f2" w:cs="Times New Roman"/>
          <w:highlight w:val="yellow"/>
          <w:lang w:val="en-US" w:eastAsia="en-GB"/>
        </w:rPr>
        <w:t>(Gholizadeh et al., 2018)</w:t>
      </w:r>
      <w:r w:rsidRPr="008D3685">
        <w:rPr>
          <w:rFonts w:ascii="AdvOT596495f2" w:eastAsia="Times New Roman" w:hAnsi="AdvOT596495f2" w:cs="Times New Roman"/>
          <w:highlight w:val="yellow"/>
          <w:lang w:val="en-US" w:eastAsia="en-GB"/>
        </w:rPr>
        <w:fldChar w:fldCharType="end"/>
      </w:r>
    </w:p>
    <w:p w14:paraId="2908578B"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For vegetation spectra, continuum removal improves the statistical difference between vegetation types in the visible </w:t>
      </w:r>
      <w:proofErr w:type="gramStart"/>
      <w:r w:rsidRPr="008D3685">
        <w:rPr>
          <w:rFonts w:ascii="AdvTT5843c571" w:hAnsi="AdvTT5843c571"/>
          <w:lang w:val="en-US"/>
        </w:rPr>
        <w:t>spectrum, but</w:t>
      </w:r>
      <w:proofErr w:type="gramEnd"/>
      <w:r w:rsidRPr="008D3685">
        <w:rPr>
          <w:rFonts w:ascii="AdvTT5843c571" w:hAnsi="AdvTT5843c571"/>
          <w:lang w:val="en-US"/>
        </w:rPr>
        <w:t xml:space="preserve"> weakens the statistical difference of the spectra in the near-infrared and shortwave infrared part of the spectrum. </w:t>
      </w:r>
    </w:p>
    <w:p w14:paraId="52BC7EEA" w14:textId="77777777" w:rsidR="005819C1" w:rsidRDefault="005819C1" w:rsidP="001343A0">
      <w:pPr>
        <w:pStyle w:val="NormalWeb"/>
        <w:rPr>
          <w:rFonts w:ascii="AdvOT596495f2" w:hAnsi="AdvOT596495f2"/>
        </w:rPr>
      </w:pPr>
    </w:p>
    <w:p w14:paraId="32B4305E" w14:textId="77777777" w:rsidR="001343A0" w:rsidRPr="00674A6E" w:rsidRDefault="001343A0" w:rsidP="001343A0">
      <w:pPr>
        <w:rPr>
          <w:rFonts w:ascii="Helvetica" w:hAnsi="Helvetica"/>
          <w:b/>
          <w:bCs/>
          <w:u w:val="single"/>
        </w:rPr>
      </w:pPr>
    </w:p>
    <w:p w14:paraId="45B04B28" w14:textId="77777777" w:rsidR="001343A0" w:rsidRPr="00491E4D" w:rsidRDefault="001343A0" w:rsidP="001343A0">
      <w:pPr>
        <w:rPr>
          <w:rFonts w:ascii="Helvetica" w:hAnsi="Helvetica"/>
          <w:b/>
          <w:bCs/>
          <w:u w:val="singl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w:t>
      </w:r>
      <w:r>
        <w:rPr>
          <w:rFonts w:ascii="Helvetica" w:hAnsi="Helvetica"/>
          <w:lang w:val="en-US"/>
        </w:rPr>
        <w:lastRenderedPageBreak/>
        <w:t xml:space="preserve">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w:t>
      </w:r>
      <w:r w:rsidRPr="00491E4D">
        <w:rPr>
          <w:rFonts w:ascii="AdvTT5843c571" w:hAnsi="AdvTT5843c571"/>
          <w:sz w:val="20"/>
          <w:szCs w:val="20"/>
          <w:lang w:val="en-US"/>
        </w:rPr>
        <w:lastRenderedPageBreak/>
        <w:t xml:space="preserve">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lastRenderedPageBreak/>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lastRenderedPageBreak/>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lastRenderedPageBreak/>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6A5D7327" w:rsidR="00561775" w:rsidRDefault="00561775"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w:t>
      </w:r>
      <w:r>
        <w:rPr>
          <w:rFonts w:ascii="Helvetica" w:hAnsi="Helvetica"/>
          <w:b/>
          <w:bCs/>
          <w:lang w:val="en-US"/>
        </w:rPr>
        <w:t>9</w:t>
      </w:r>
      <w:r>
        <w:rPr>
          <w:rFonts w:ascii="Helvetica" w:hAnsi="Helvetica"/>
          <w:b/>
          <w:bCs/>
          <w:lang w:val="en-US"/>
        </w:rPr>
        <w:t xml:space="preserve">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08536B11" w14:textId="66F86ABE" w:rsidR="001343A0" w:rsidRDefault="00C32952" w:rsidP="001343A0">
      <w:pPr>
        <w:rPr>
          <w:rFonts w:ascii="Helvetica" w:hAnsi="Helvetica"/>
          <w:b/>
          <w:bCs/>
          <w:lang w:val="en-US"/>
        </w:rPr>
      </w:pPr>
      <w:r>
        <w:rPr>
          <w:rFonts w:ascii="Helvetica" w:hAnsi="Helvetica"/>
          <w:b/>
          <w:bCs/>
          <w:lang w:val="en-US"/>
        </w:rPr>
        <w:t xml:space="preserve">7.x </w:t>
      </w:r>
      <w:r w:rsidR="000B1CD0">
        <w:rPr>
          <w:rFonts w:ascii="Helvetica" w:hAnsi="Helvetica"/>
          <w:b/>
          <w:bCs/>
          <w:lang w:val="en-US"/>
        </w:rPr>
        <w:t>Environmental factor biplot by year</w:t>
      </w:r>
    </w:p>
    <w:p w14:paraId="6323EAAA" w14:textId="73EE6E52" w:rsidR="000B1CD0" w:rsidRDefault="000B1CD0"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033F307D"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77777777" w:rsidR="001343A0" w:rsidRDefault="001343A0" w:rsidP="001343A0">
      <w:pPr>
        <w:rPr>
          <w:rFonts w:ascii="Helvetica" w:hAnsi="Helvetica"/>
          <w:lang w:val="en-US"/>
        </w:rPr>
      </w:pP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lastRenderedPageBreak/>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0"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1"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2"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3"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w:t>
      </w:r>
      <w:r w:rsidRPr="00491E4D">
        <w:rPr>
          <w:rFonts w:ascii="Helvetica" w:eastAsia="Times New Roman" w:hAnsi="Helvetica" w:cs="Times New Roman"/>
          <w:highlight w:val="yellow"/>
          <w:lang w:val="en-US"/>
        </w:rPr>
        <w:lastRenderedPageBreak/>
        <w:t>and vegetation type is likely to be limited by spectral differences not being concentrated a one region of the spectrum. Spectral differences occurring at both low and high wavelengths, overall result in a</w:t>
      </w:r>
      <w:ins w:id="14"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5"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16"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lastRenderedPageBreak/>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w:t>
      </w:r>
      <w:r w:rsidRPr="000D4E23">
        <w:rPr>
          <w:rFonts w:ascii="Helvetica" w:hAnsi="Helvetica"/>
          <w:lang w:val="en-US"/>
        </w:rPr>
        <w:lastRenderedPageBreak/>
        <w:t xml:space="preserve">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17"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18"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19"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0"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1"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5F834B1C" w14:textId="77777777" w:rsidR="00E72022" w:rsidRPr="001343A0" w:rsidRDefault="00E72022" w:rsidP="001343A0"/>
    <w:sectPr w:rsidR="00E72022" w:rsidRPr="001343A0" w:rsidSect="005661A0">
      <w:footerReference w:type="default" r:id="rId3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2T12:30:00Z" w:initials="SS">
    <w:p w14:paraId="7A92CAE9" w14:textId="77777777" w:rsidR="00F3150D" w:rsidRDefault="00F3150D" w:rsidP="00DE3CE9">
      <w:pPr>
        <w:pStyle w:val="CommentText"/>
      </w:pPr>
      <w:r>
        <w:rPr>
          <w:rStyle w:val="CommentReference"/>
        </w:rPr>
        <w:annotationRef/>
      </w:r>
      <w:r>
        <w:t>Change. I think it is o.k. like this. The only word that might need to be changed is “expression”</w:t>
      </w:r>
    </w:p>
  </w:comment>
  <w:comment w:id="1" w:author="SCHNEIDEREIT Shawn" w:date="2020-05-02T11:12:00Z" w:initials="SS">
    <w:p w14:paraId="6C7F3504" w14:textId="77777777" w:rsidR="00F3150D" w:rsidRDefault="00F3150D" w:rsidP="00DE3CE9">
      <w:pPr>
        <w:pStyle w:val="CommentText"/>
      </w:pPr>
      <w:r>
        <w:rPr>
          <w:rStyle w:val="CommentReference"/>
        </w:rPr>
        <w:annotationRef/>
      </w:r>
      <w:r>
        <w:t>Improve…</w:t>
      </w:r>
    </w:p>
  </w:comment>
  <w:comment w:id="2" w:author="SCHNEIDEREIT Shawn" w:date="2020-05-02T12:15:00Z" w:initials="SS">
    <w:p w14:paraId="6721DBB4" w14:textId="77777777" w:rsidR="00F3150D" w:rsidRDefault="00F3150D" w:rsidP="00DE3CE9">
      <w:pPr>
        <w:pStyle w:val="CommentText"/>
      </w:pPr>
      <w:r>
        <w:rPr>
          <w:rStyle w:val="CommentReference"/>
        </w:rPr>
        <w:annotationRef/>
      </w:r>
      <w:r>
        <w:t>modify</w:t>
      </w:r>
    </w:p>
  </w:comment>
  <w:comment w:id="3" w:author="SCHNEIDEREIT Shawn" w:date="2020-05-02T21:13:00Z" w:initials="SS">
    <w:p w14:paraId="18F66EF8" w14:textId="77777777" w:rsidR="00F3150D" w:rsidRDefault="00F3150D" w:rsidP="00DE3CE9">
      <w:pPr>
        <w:pStyle w:val="CommentText"/>
      </w:pPr>
      <w:r>
        <w:rPr>
          <w:rStyle w:val="CommentReference"/>
        </w:rPr>
        <w:annotationRef/>
      </w:r>
      <w:r>
        <w:t>IGNORE!!!</w:t>
      </w:r>
    </w:p>
  </w:comment>
  <w:comment w:id="4" w:author="Fred Schneidereit" w:date="2020-05-03T10:26:00Z" w:initials="FS">
    <w:p w14:paraId="410BED1F" w14:textId="77777777" w:rsidR="00F3150D" w:rsidRDefault="00F3150D"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5" w:author="Fred Schneidereit" w:date="2020-05-03T10:45:00Z" w:initials="FS">
    <w:p w14:paraId="01948D9D" w14:textId="77777777" w:rsidR="00F3150D" w:rsidRDefault="00F3150D" w:rsidP="00DE3CE9">
      <w:pPr>
        <w:pStyle w:val="CommentText"/>
      </w:pPr>
      <w:r>
        <w:rPr>
          <w:rStyle w:val="CommentReference"/>
        </w:rPr>
        <w:annotationRef/>
      </w:r>
      <w:r>
        <w:t>Insert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92CAE9" w15:done="0"/>
  <w15:commentEx w15:paraId="6C7F3504" w15:done="0"/>
  <w15:commentEx w15:paraId="6721DBB4" w15:done="0"/>
  <w15:commentEx w15:paraId="18F66EF8" w15:done="0"/>
  <w15:commentEx w15:paraId="410BED1F" w15:done="0"/>
  <w15:commentEx w15:paraId="01948D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2CAE9" w16cid:durableId="2257E652"/>
  <w16cid:commentId w16cid:paraId="6C7F3504" w16cid:durableId="2257D40F"/>
  <w16cid:commentId w16cid:paraId="6721DBB4" w16cid:durableId="2257E2EF"/>
  <w16cid:commentId w16cid:paraId="18F66EF8" w16cid:durableId="225860DC"/>
  <w16cid:commentId w16cid:paraId="410BED1F" w16cid:durableId="22591ADE"/>
  <w16cid:commentId w16cid:paraId="01948D9D" w16cid:durableId="22591F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93A19" w14:textId="77777777" w:rsidR="00557756" w:rsidRDefault="00557756" w:rsidP="001A13C9">
      <w:r>
        <w:separator/>
      </w:r>
    </w:p>
  </w:endnote>
  <w:endnote w:type="continuationSeparator" w:id="0">
    <w:p w14:paraId="6A1B32B2" w14:textId="77777777" w:rsidR="00557756" w:rsidRDefault="00557756"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ARAD">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7fb33346.I+fb">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3150D" w:rsidRDefault="00F3150D">
    <w:pPr>
      <w:pStyle w:val="Footer"/>
    </w:pPr>
  </w:p>
  <w:p w14:paraId="1B60F3C8" w14:textId="77777777" w:rsidR="00F3150D" w:rsidRDefault="00F31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8543B" w14:textId="77777777" w:rsidR="00557756" w:rsidRDefault="00557756" w:rsidP="001A13C9">
      <w:r>
        <w:separator/>
      </w:r>
    </w:p>
  </w:footnote>
  <w:footnote w:type="continuationSeparator" w:id="0">
    <w:p w14:paraId="76960D83" w14:textId="77777777" w:rsidR="00557756" w:rsidRDefault="00557756"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0687"/>
    <w:rsid w:val="00030F7F"/>
    <w:rsid w:val="0003256B"/>
    <w:rsid w:val="000334CE"/>
    <w:rsid w:val="00036BBF"/>
    <w:rsid w:val="0004138F"/>
    <w:rsid w:val="0004182B"/>
    <w:rsid w:val="00041CA2"/>
    <w:rsid w:val="0004410B"/>
    <w:rsid w:val="000449BD"/>
    <w:rsid w:val="0004513B"/>
    <w:rsid w:val="00053AA6"/>
    <w:rsid w:val="00056CE8"/>
    <w:rsid w:val="00063A6A"/>
    <w:rsid w:val="00065A04"/>
    <w:rsid w:val="0006656A"/>
    <w:rsid w:val="00067262"/>
    <w:rsid w:val="000703CD"/>
    <w:rsid w:val="00071FF3"/>
    <w:rsid w:val="00072505"/>
    <w:rsid w:val="00072EB3"/>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B1CD0"/>
    <w:rsid w:val="000B5F58"/>
    <w:rsid w:val="000C19CE"/>
    <w:rsid w:val="000C20CE"/>
    <w:rsid w:val="000C2C43"/>
    <w:rsid w:val="000C662F"/>
    <w:rsid w:val="000C689F"/>
    <w:rsid w:val="000C6C55"/>
    <w:rsid w:val="000D14A3"/>
    <w:rsid w:val="000D4E23"/>
    <w:rsid w:val="000E3139"/>
    <w:rsid w:val="000E3624"/>
    <w:rsid w:val="000E3C85"/>
    <w:rsid w:val="000E79A4"/>
    <w:rsid w:val="000F2DA0"/>
    <w:rsid w:val="000F47AF"/>
    <w:rsid w:val="000F6103"/>
    <w:rsid w:val="000F6602"/>
    <w:rsid w:val="00101100"/>
    <w:rsid w:val="001018C9"/>
    <w:rsid w:val="0010282B"/>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C34"/>
    <w:rsid w:val="00194548"/>
    <w:rsid w:val="001A04E4"/>
    <w:rsid w:val="001A13C9"/>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1BFF"/>
    <w:rsid w:val="001E257C"/>
    <w:rsid w:val="001E49A8"/>
    <w:rsid w:val="001F1179"/>
    <w:rsid w:val="001F2A4F"/>
    <w:rsid w:val="001F2E5C"/>
    <w:rsid w:val="001F2F28"/>
    <w:rsid w:val="001F58A4"/>
    <w:rsid w:val="001F5C17"/>
    <w:rsid w:val="001F5C2D"/>
    <w:rsid w:val="00215496"/>
    <w:rsid w:val="00215DD6"/>
    <w:rsid w:val="002250E9"/>
    <w:rsid w:val="002259EA"/>
    <w:rsid w:val="00233221"/>
    <w:rsid w:val="00237BA3"/>
    <w:rsid w:val="002431BE"/>
    <w:rsid w:val="0024542A"/>
    <w:rsid w:val="0025043C"/>
    <w:rsid w:val="002513AE"/>
    <w:rsid w:val="00255CC9"/>
    <w:rsid w:val="00263A9F"/>
    <w:rsid w:val="002648C9"/>
    <w:rsid w:val="00264E4D"/>
    <w:rsid w:val="00265D74"/>
    <w:rsid w:val="002705C9"/>
    <w:rsid w:val="002723BE"/>
    <w:rsid w:val="00273CF4"/>
    <w:rsid w:val="00274E21"/>
    <w:rsid w:val="00275BAF"/>
    <w:rsid w:val="00276564"/>
    <w:rsid w:val="002773D0"/>
    <w:rsid w:val="0027744D"/>
    <w:rsid w:val="0028140D"/>
    <w:rsid w:val="002817F8"/>
    <w:rsid w:val="00281B6E"/>
    <w:rsid w:val="002840E5"/>
    <w:rsid w:val="00286484"/>
    <w:rsid w:val="00291236"/>
    <w:rsid w:val="00293C82"/>
    <w:rsid w:val="00294415"/>
    <w:rsid w:val="00297335"/>
    <w:rsid w:val="002A1868"/>
    <w:rsid w:val="002A1CE5"/>
    <w:rsid w:val="002A3F0A"/>
    <w:rsid w:val="002B035B"/>
    <w:rsid w:val="002B2037"/>
    <w:rsid w:val="002B263E"/>
    <w:rsid w:val="002B2C16"/>
    <w:rsid w:val="002B3148"/>
    <w:rsid w:val="002B3754"/>
    <w:rsid w:val="002B49DB"/>
    <w:rsid w:val="002B6D03"/>
    <w:rsid w:val="002C340F"/>
    <w:rsid w:val="002C50A9"/>
    <w:rsid w:val="002D060B"/>
    <w:rsid w:val="002D0D30"/>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7351"/>
    <w:rsid w:val="00331045"/>
    <w:rsid w:val="00331D1B"/>
    <w:rsid w:val="00333B2B"/>
    <w:rsid w:val="00336D61"/>
    <w:rsid w:val="00337AC1"/>
    <w:rsid w:val="00340C38"/>
    <w:rsid w:val="0034745D"/>
    <w:rsid w:val="003479EA"/>
    <w:rsid w:val="003534E7"/>
    <w:rsid w:val="00363903"/>
    <w:rsid w:val="00363EAF"/>
    <w:rsid w:val="00365A86"/>
    <w:rsid w:val="003667BA"/>
    <w:rsid w:val="003718A4"/>
    <w:rsid w:val="0037681B"/>
    <w:rsid w:val="00377380"/>
    <w:rsid w:val="00383171"/>
    <w:rsid w:val="003844D0"/>
    <w:rsid w:val="00385B88"/>
    <w:rsid w:val="0038742D"/>
    <w:rsid w:val="0038788C"/>
    <w:rsid w:val="00387C5C"/>
    <w:rsid w:val="00392875"/>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51CA"/>
    <w:rsid w:val="0046584D"/>
    <w:rsid w:val="004666B5"/>
    <w:rsid w:val="00466BA7"/>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29D"/>
    <w:rsid w:val="00532866"/>
    <w:rsid w:val="0053466A"/>
    <w:rsid w:val="00536A73"/>
    <w:rsid w:val="00537EE6"/>
    <w:rsid w:val="00541B59"/>
    <w:rsid w:val="005424DE"/>
    <w:rsid w:val="0054639D"/>
    <w:rsid w:val="00547EFE"/>
    <w:rsid w:val="00547F48"/>
    <w:rsid w:val="00551EAE"/>
    <w:rsid w:val="0055423B"/>
    <w:rsid w:val="005551B5"/>
    <w:rsid w:val="00557756"/>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61AA"/>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D1F5D"/>
    <w:rsid w:val="005D562F"/>
    <w:rsid w:val="005E2D31"/>
    <w:rsid w:val="005E357C"/>
    <w:rsid w:val="005F5FBD"/>
    <w:rsid w:val="005F631D"/>
    <w:rsid w:val="00601E8B"/>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29AB"/>
    <w:rsid w:val="006D5A75"/>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53A4"/>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74C8"/>
    <w:rsid w:val="007C175A"/>
    <w:rsid w:val="007C4060"/>
    <w:rsid w:val="007C6658"/>
    <w:rsid w:val="007C708E"/>
    <w:rsid w:val="007D01A9"/>
    <w:rsid w:val="007D12D1"/>
    <w:rsid w:val="007D179A"/>
    <w:rsid w:val="007D31A8"/>
    <w:rsid w:val="007D4A88"/>
    <w:rsid w:val="007D4AB7"/>
    <w:rsid w:val="007D6052"/>
    <w:rsid w:val="007E2FD0"/>
    <w:rsid w:val="007E6C2D"/>
    <w:rsid w:val="007E71B3"/>
    <w:rsid w:val="007F245E"/>
    <w:rsid w:val="007F36D0"/>
    <w:rsid w:val="007F5494"/>
    <w:rsid w:val="007F6183"/>
    <w:rsid w:val="007F6DE8"/>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510F9"/>
    <w:rsid w:val="00854E74"/>
    <w:rsid w:val="00855990"/>
    <w:rsid w:val="008568A2"/>
    <w:rsid w:val="00860736"/>
    <w:rsid w:val="00864BB2"/>
    <w:rsid w:val="00864EB1"/>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D01D1"/>
    <w:rsid w:val="009D17BB"/>
    <w:rsid w:val="009E6F47"/>
    <w:rsid w:val="009F23C9"/>
    <w:rsid w:val="009F4DA4"/>
    <w:rsid w:val="009F55FA"/>
    <w:rsid w:val="00A00195"/>
    <w:rsid w:val="00A0076A"/>
    <w:rsid w:val="00A04B11"/>
    <w:rsid w:val="00A105A0"/>
    <w:rsid w:val="00A107E5"/>
    <w:rsid w:val="00A1155E"/>
    <w:rsid w:val="00A12CAD"/>
    <w:rsid w:val="00A131CB"/>
    <w:rsid w:val="00A148FA"/>
    <w:rsid w:val="00A20F20"/>
    <w:rsid w:val="00A21BF8"/>
    <w:rsid w:val="00A21E14"/>
    <w:rsid w:val="00A226B4"/>
    <w:rsid w:val="00A312FE"/>
    <w:rsid w:val="00A315F8"/>
    <w:rsid w:val="00A334E5"/>
    <w:rsid w:val="00A37023"/>
    <w:rsid w:val="00A372E4"/>
    <w:rsid w:val="00A379EF"/>
    <w:rsid w:val="00A4092C"/>
    <w:rsid w:val="00A40972"/>
    <w:rsid w:val="00A41972"/>
    <w:rsid w:val="00A4566E"/>
    <w:rsid w:val="00A476D7"/>
    <w:rsid w:val="00A50A8E"/>
    <w:rsid w:val="00A513F0"/>
    <w:rsid w:val="00A547A2"/>
    <w:rsid w:val="00A550FB"/>
    <w:rsid w:val="00A55225"/>
    <w:rsid w:val="00A5548B"/>
    <w:rsid w:val="00A61933"/>
    <w:rsid w:val="00A61A3B"/>
    <w:rsid w:val="00A65E24"/>
    <w:rsid w:val="00A66CAA"/>
    <w:rsid w:val="00A67CDA"/>
    <w:rsid w:val="00A67EB6"/>
    <w:rsid w:val="00A700C3"/>
    <w:rsid w:val="00A70594"/>
    <w:rsid w:val="00A71E7C"/>
    <w:rsid w:val="00A745B2"/>
    <w:rsid w:val="00A81678"/>
    <w:rsid w:val="00A8222F"/>
    <w:rsid w:val="00A8268B"/>
    <w:rsid w:val="00A82983"/>
    <w:rsid w:val="00A829F8"/>
    <w:rsid w:val="00A838CC"/>
    <w:rsid w:val="00A90312"/>
    <w:rsid w:val="00A93376"/>
    <w:rsid w:val="00A946C2"/>
    <w:rsid w:val="00A96495"/>
    <w:rsid w:val="00A96DA2"/>
    <w:rsid w:val="00AA12AA"/>
    <w:rsid w:val="00AA4C61"/>
    <w:rsid w:val="00AB2DA9"/>
    <w:rsid w:val="00AB6BF7"/>
    <w:rsid w:val="00AB6EC2"/>
    <w:rsid w:val="00AC30DA"/>
    <w:rsid w:val="00AC7809"/>
    <w:rsid w:val="00AC7E6C"/>
    <w:rsid w:val="00AD0A38"/>
    <w:rsid w:val="00AD2650"/>
    <w:rsid w:val="00AD39D4"/>
    <w:rsid w:val="00AE2798"/>
    <w:rsid w:val="00AE3966"/>
    <w:rsid w:val="00AE5979"/>
    <w:rsid w:val="00AE7417"/>
    <w:rsid w:val="00AF0F13"/>
    <w:rsid w:val="00AF415A"/>
    <w:rsid w:val="00B0054D"/>
    <w:rsid w:val="00B03280"/>
    <w:rsid w:val="00B035B4"/>
    <w:rsid w:val="00B03E4C"/>
    <w:rsid w:val="00B07BCD"/>
    <w:rsid w:val="00B1089F"/>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62D56"/>
    <w:rsid w:val="00B63776"/>
    <w:rsid w:val="00B63A24"/>
    <w:rsid w:val="00B6744A"/>
    <w:rsid w:val="00B710D4"/>
    <w:rsid w:val="00B72A1B"/>
    <w:rsid w:val="00B72B02"/>
    <w:rsid w:val="00B81EF5"/>
    <w:rsid w:val="00B82071"/>
    <w:rsid w:val="00B835A6"/>
    <w:rsid w:val="00B929E3"/>
    <w:rsid w:val="00B93C8E"/>
    <w:rsid w:val="00BA0DF1"/>
    <w:rsid w:val="00BA221A"/>
    <w:rsid w:val="00BA5197"/>
    <w:rsid w:val="00BA756F"/>
    <w:rsid w:val="00BB1696"/>
    <w:rsid w:val="00BB37E3"/>
    <w:rsid w:val="00BC5B5F"/>
    <w:rsid w:val="00BC5D93"/>
    <w:rsid w:val="00BC6ACE"/>
    <w:rsid w:val="00BC7504"/>
    <w:rsid w:val="00BD61C4"/>
    <w:rsid w:val="00BD7D5E"/>
    <w:rsid w:val="00BE6FA9"/>
    <w:rsid w:val="00BE79F7"/>
    <w:rsid w:val="00BF0790"/>
    <w:rsid w:val="00BF2FD0"/>
    <w:rsid w:val="00BF3492"/>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7FB3"/>
    <w:rsid w:val="00C91753"/>
    <w:rsid w:val="00C92E52"/>
    <w:rsid w:val="00C96746"/>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63025"/>
    <w:rsid w:val="00D63BBB"/>
    <w:rsid w:val="00D70430"/>
    <w:rsid w:val="00D724B7"/>
    <w:rsid w:val="00D755C7"/>
    <w:rsid w:val="00D82CF1"/>
    <w:rsid w:val="00D86248"/>
    <w:rsid w:val="00D91E52"/>
    <w:rsid w:val="00D96C5A"/>
    <w:rsid w:val="00D971BB"/>
    <w:rsid w:val="00DA323A"/>
    <w:rsid w:val="00DA4FF7"/>
    <w:rsid w:val="00DB42E3"/>
    <w:rsid w:val="00DB44BE"/>
    <w:rsid w:val="00DD427C"/>
    <w:rsid w:val="00DD4EAD"/>
    <w:rsid w:val="00DD6B4B"/>
    <w:rsid w:val="00DE0238"/>
    <w:rsid w:val="00DE0407"/>
    <w:rsid w:val="00DE3CE9"/>
    <w:rsid w:val="00DE4099"/>
    <w:rsid w:val="00DE5B85"/>
    <w:rsid w:val="00DF1D51"/>
    <w:rsid w:val="00DF2C0C"/>
    <w:rsid w:val="00DF5B6F"/>
    <w:rsid w:val="00E02CDE"/>
    <w:rsid w:val="00E03581"/>
    <w:rsid w:val="00E04724"/>
    <w:rsid w:val="00E05326"/>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48A3"/>
    <w:rsid w:val="00E70930"/>
    <w:rsid w:val="00E72022"/>
    <w:rsid w:val="00E725A5"/>
    <w:rsid w:val="00E72FCA"/>
    <w:rsid w:val="00E762E4"/>
    <w:rsid w:val="00E77836"/>
    <w:rsid w:val="00E80016"/>
    <w:rsid w:val="00E81508"/>
    <w:rsid w:val="00E85767"/>
    <w:rsid w:val="00E85C2C"/>
    <w:rsid w:val="00E86B92"/>
    <w:rsid w:val="00E87FE9"/>
    <w:rsid w:val="00E930B7"/>
    <w:rsid w:val="00E97DCC"/>
    <w:rsid w:val="00EA0B33"/>
    <w:rsid w:val="00EA2757"/>
    <w:rsid w:val="00EA678D"/>
    <w:rsid w:val="00EB4A72"/>
    <w:rsid w:val="00EB4D3A"/>
    <w:rsid w:val="00EB60F4"/>
    <w:rsid w:val="00EB70CF"/>
    <w:rsid w:val="00EC2594"/>
    <w:rsid w:val="00EC2CDE"/>
    <w:rsid w:val="00EC2F2A"/>
    <w:rsid w:val="00EC46F6"/>
    <w:rsid w:val="00EC5BED"/>
    <w:rsid w:val="00ED162D"/>
    <w:rsid w:val="00ED2E47"/>
    <w:rsid w:val="00ED3C63"/>
    <w:rsid w:val="00ED7349"/>
    <w:rsid w:val="00EE013B"/>
    <w:rsid w:val="00EE6B21"/>
    <w:rsid w:val="00EF0B56"/>
    <w:rsid w:val="00EF1372"/>
    <w:rsid w:val="00EF4748"/>
    <w:rsid w:val="00EF49B3"/>
    <w:rsid w:val="00EF5F9D"/>
    <w:rsid w:val="00EF74E2"/>
    <w:rsid w:val="00F00A44"/>
    <w:rsid w:val="00F01589"/>
    <w:rsid w:val="00F0222D"/>
    <w:rsid w:val="00F0441A"/>
    <w:rsid w:val="00F04923"/>
    <w:rsid w:val="00F04BCB"/>
    <w:rsid w:val="00F05C3E"/>
    <w:rsid w:val="00F10A25"/>
    <w:rsid w:val="00F11518"/>
    <w:rsid w:val="00F11F12"/>
    <w:rsid w:val="00F12284"/>
    <w:rsid w:val="00F15D82"/>
    <w:rsid w:val="00F168D7"/>
    <w:rsid w:val="00F213EB"/>
    <w:rsid w:val="00F24EBE"/>
    <w:rsid w:val="00F26763"/>
    <w:rsid w:val="00F3150D"/>
    <w:rsid w:val="00F35EF2"/>
    <w:rsid w:val="00F36B09"/>
    <w:rsid w:val="00F370EC"/>
    <w:rsid w:val="00F400DB"/>
    <w:rsid w:val="00F430F2"/>
    <w:rsid w:val="00F4526D"/>
    <w:rsid w:val="00F500EE"/>
    <w:rsid w:val="00F50FF1"/>
    <w:rsid w:val="00F51619"/>
    <w:rsid w:val="00F802C7"/>
    <w:rsid w:val="00F85E3A"/>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51C5"/>
    <w:rsid w:val="00FF1ABF"/>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tiff"/><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tiff"/><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63</Pages>
  <Words>71936</Words>
  <Characters>425147</Characters>
  <Application>Microsoft Office Word</Application>
  <DocSecurity>0</DocSecurity>
  <Lines>8502</Lines>
  <Paragraphs>2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43</cp:revision>
  <cp:lastPrinted>2020-04-13T10:46:00Z</cp:lastPrinted>
  <dcterms:created xsi:type="dcterms:W3CDTF">2020-05-02T08:22:00Z</dcterms:created>
  <dcterms:modified xsi:type="dcterms:W3CDTF">2020-05-03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5+30d40d609"&gt;&lt;session id="0XsLPXXz"/&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